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716B28">
      <w:pPr>
        <w:pStyle w:val="Corpodetexto"/>
        <w:spacing w:before="2880"/>
        <w:ind w:firstLine="0"/>
        <w:jc w:val="center"/>
        <w:rPr>
          <w:b/>
          <w:bCs/>
        </w:rPr>
      </w:pPr>
      <w:r>
        <w:rPr>
          <w:b/>
          <w:bCs/>
        </w:rPr>
        <w:t>AN</w:t>
      </w:r>
      <w:r w:rsidR="006D3594">
        <w:rPr>
          <w:b/>
          <w:bCs/>
        </w:rPr>
        <w:t>Á</w:t>
      </w:r>
      <w:r>
        <w:rPr>
          <w:b/>
          <w:bCs/>
        </w:rPr>
        <w:t xml:space="preserve">LISE DE GRANDE VOLUME DE DADOS COM </w:t>
      </w:r>
      <w:r w:rsidR="00716B28" w:rsidRPr="00716B28">
        <w:rPr>
          <w:b/>
          <w:bCs/>
          <w:caps/>
        </w:rPr>
        <w:t>Data-Driven Documents</w:t>
      </w:r>
      <w:r w:rsidR="00716B28">
        <w:rPr>
          <w:b/>
          <w:bCs/>
        </w:rPr>
        <w:t xml:space="preserve"> (D</w:t>
      </w:r>
      <w:r>
        <w:rPr>
          <w:b/>
          <w:bCs/>
        </w:rPr>
        <w:t>3JS</w:t>
      </w:r>
      <w:r w:rsidR="00716B28">
        <w:rPr>
          <w:b/>
          <w:bCs/>
        </w:rPr>
        <w:t>)</w:t>
      </w:r>
      <w:r>
        <w:rPr>
          <w:b/>
          <w:bCs/>
        </w:rPr>
        <w:t xml:space="preserve">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E75BE4">
      <w:pPr>
        <w:pStyle w:val="Corpodetexto"/>
        <w:spacing w:before="2640"/>
        <w:ind w:firstLine="0"/>
        <w:jc w:val="center"/>
      </w:pPr>
      <w:r>
        <w:rPr>
          <w:b/>
          <w:bCs/>
          <w:caps/>
        </w:rPr>
        <w:t>AnÁ</w:t>
      </w:r>
      <w:r w:rsidR="007E3CB8" w:rsidRPr="007E3CB8">
        <w:rPr>
          <w:b/>
          <w:bCs/>
          <w:caps/>
        </w:rPr>
        <w:t xml:space="preserve">lise de grande volume de dados com </w:t>
      </w:r>
      <w:r w:rsidR="00716B28" w:rsidRPr="00716B28">
        <w:rPr>
          <w:b/>
          <w:bCs/>
          <w:caps/>
        </w:rPr>
        <w:t>Data-Driven Documents</w:t>
      </w:r>
      <w:r w:rsidR="00716B28">
        <w:rPr>
          <w:b/>
          <w:bCs/>
        </w:rPr>
        <w:t xml:space="preserve">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716B28" w:rsidRDefault="00A50CC0" w:rsidP="0012588F">
      <w:pPr>
        <w:pStyle w:val="Corpodetexto"/>
        <w:spacing w:before="1134"/>
        <w:ind w:left="5216" w:firstLine="0"/>
        <w:jc w:val="left"/>
      </w:pPr>
      <w:r>
        <w:t xml:space="preserve">Orientador: </w:t>
      </w:r>
      <w:r w:rsidR="0012588F" w:rsidRPr="0012588F">
        <w:t>Especialista Luiz</w:t>
      </w:r>
      <w:r w:rsidR="0012588F">
        <w:t xml:space="preserve"> </w:t>
      </w:r>
      <w:r w:rsidR="0012588F" w:rsidRPr="0012588F">
        <w:t>Guilherme Soares da Silva</w:t>
      </w:r>
    </w:p>
    <w:p w:rsidR="00A50CC0" w:rsidRDefault="00A50CC0" w:rsidP="00A50CC0">
      <w:pPr>
        <w:pStyle w:val="Corpodetexto"/>
        <w:spacing w:before="3628"/>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 xml:space="preserve">LISE DE GRANDE VOLUME DE DADOS COM </w:t>
      </w:r>
      <w:r w:rsidR="005A7A22" w:rsidRPr="00716B28">
        <w:rPr>
          <w:b/>
          <w:bCs/>
          <w:caps/>
        </w:rPr>
        <w:t>Data-Driven Documents</w:t>
      </w:r>
      <w:r w:rsidR="005A7A22">
        <w:rPr>
          <w:b/>
          <w:bCs/>
        </w:rPr>
        <w:t xml:space="preserve">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F41ED0" w:rsidRDefault="005372C8" w:rsidP="00F41ED0">
      <w:pPr>
        <w:pStyle w:val="Corpodetexto"/>
        <w:ind w:firstLine="0"/>
        <w:jc w:val="center"/>
        <w:rPr>
          <w:b/>
          <w:sz w:val="28"/>
          <w:szCs w:val="28"/>
        </w:rPr>
      </w:pPr>
      <w:r>
        <w:t>Universidade Paulista – UNIP</w:t>
      </w:r>
      <w:r w:rsidR="00F41ED0">
        <w:rPr>
          <w:b/>
          <w:sz w:val="28"/>
          <w:szCs w:val="28"/>
        </w:rPr>
        <w:br w:type="page"/>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 xml:space="preserve">Ao nosso professor e orientador </w:t>
      </w:r>
      <w:r w:rsidR="0012588F">
        <w:t>e e</w:t>
      </w:r>
      <w:r w:rsidR="0012588F" w:rsidRPr="0012588F">
        <w:t>specialista Luiz</w:t>
      </w:r>
      <w:r w:rsidR="0012588F">
        <w:t xml:space="preserve"> </w:t>
      </w:r>
      <w:r w:rsidR="0012588F" w:rsidRPr="0012588F">
        <w:t>Guilherme Soares da Silva</w:t>
      </w:r>
      <w:r>
        <w:t>,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 xml:space="preserve">A todos o nosso muito obrigado de coração!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0D489B">
      <w:pPr>
        <w:pStyle w:val="PargrafodaLista"/>
        <w:ind w:firstLine="0"/>
      </w:pPr>
      <w:r>
        <w:t>Nesse estudo,</w:t>
      </w:r>
      <w:r w:rsidR="00370B67">
        <w:t xml:space="preserve"> é apresentada a tecnologia </w:t>
      </w:r>
      <w:r w:rsidR="00370B67" w:rsidRPr="003D2B46">
        <w:rPr>
          <w:i/>
        </w:rPr>
        <w:t>D3js</w:t>
      </w:r>
      <w:r w:rsidR="00370B67">
        <w:t xml:space="preserve">,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w:t>
      </w:r>
      <w:r w:rsidR="00673727" w:rsidRPr="003D2B46">
        <w:rPr>
          <w:i/>
          <w:szCs w:val="24"/>
        </w:rPr>
        <w:t>D3js</w:t>
      </w:r>
      <w:r w:rsidR="00673727">
        <w:rPr>
          <w:szCs w:val="24"/>
        </w:rPr>
        <w:t xml:space="preserve">,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0D489B">
      <w:pPr>
        <w:pStyle w:val="PargrafodaLista"/>
        <w:ind w:firstLine="0"/>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E54009"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9545375" w:history="1">
        <w:r w:rsidR="00E54009" w:rsidRPr="00F309B3">
          <w:rPr>
            <w:rStyle w:val="Hyperlink"/>
            <w:rFonts w:cs="Arial"/>
            <w:noProof/>
          </w:rPr>
          <w:t>1.</w:t>
        </w:r>
        <w:r w:rsidR="00E54009">
          <w:rPr>
            <w:rFonts w:asciiTheme="minorHAnsi" w:eastAsiaTheme="minorEastAsia" w:hAnsiTheme="minorHAnsi"/>
            <w:caps w:val="0"/>
            <w:noProof/>
            <w:color w:val="auto"/>
            <w:sz w:val="22"/>
            <w:lang w:eastAsia="pt-BR"/>
          </w:rPr>
          <w:tab/>
        </w:r>
        <w:r w:rsidR="00E54009" w:rsidRPr="00F309B3">
          <w:rPr>
            <w:rStyle w:val="Hyperlink"/>
            <w:noProof/>
          </w:rPr>
          <w:t>INTRODUÇÃO</w:t>
        </w:r>
        <w:r w:rsidR="00E54009">
          <w:rPr>
            <w:noProof/>
            <w:webHidden/>
          </w:rPr>
          <w:tab/>
        </w:r>
        <w:r w:rsidR="00E54009">
          <w:rPr>
            <w:noProof/>
            <w:webHidden/>
          </w:rPr>
          <w:fldChar w:fldCharType="begin"/>
        </w:r>
        <w:r w:rsidR="00E54009">
          <w:rPr>
            <w:noProof/>
            <w:webHidden/>
          </w:rPr>
          <w:instrText xml:space="preserve"> PAGEREF _Toc419545375 \h </w:instrText>
        </w:r>
        <w:r w:rsidR="00E54009">
          <w:rPr>
            <w:noProof/>
            <w:webHidden/>
          </w:rPr>
        </w:r>
        <w:r w:rsidR="00E54009">
          <w:rPr>
            <w:noProof/>
            <w:webHidden/>
          </w:rPr>
          <w:fldChar w:fldCharType="separate"/>
        </w:r>
        <w:r w:rsidR="00E54009">
          <w:rPr>
            <w:noProof/>
            <w:webHidden/>
          </w:rPr>
          <w:t>9</w:t>
        </w:r>
        <w:r w:rsidR="00E54009">
          <w:rPr>
            <w:noProof/>
            <w:webHidden/>
          </w:rPr>
          <w:fldChar w:fldCharType="end"/>
        </w:r>
      </w:hyperlink>
    </w:p>
    <w:p w:rsidR="00E54009" w:rsidRDefault="008544CB">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76" w:history="1">
        <w:r w:rsidR="00E54009" w:rsidRPr="00F309B3">
          <w:rPr>
            <w:rStyle w:val="Hyperlink"/>
            <w:rFonts w:cs="Arial"/>
            <w:noProof/>
          </w:rPr>
          <w:t>2.</w:t>
        </w:r>
        <w:r w:rsidR="00E54009">
          <w:rPr>
            <w:rFonts w:asciiTheme="minorHAnsi" w:eastAsiaTheme="minorEastAsia" w:hAnsiTheme="minorHAnsi"/>
            <w:caps w:val="0"/>
            <w:noProof/>
            <w:color w:val="auto"/>
            <w:sz w:val="22"/>
            <w:lang w:eastAsia="pt-BR"/>
          </w:rPr>
          <w:tab/>
        </w:r>
        <w:r w:rsidR="00E54009" w:rsidRPr="00F309B3">
          <w:rPr>
            <w:rStyle w:val="Hyperlink"/>
            <w:rFonts w:cs="Arial"/>
            <w:noProof/>
            <w:shd w:val="clear" w:color="auto" w:fill="FFFFFF"/>
          </w:rPr>
          <w:t>desenvolvimento</w:t>
        </w:r>
        <w:r w:rsidR="00E54009">
          <w:rPr>
            <w:noProof/>
            <w:webHidden/>
          </w:rPr>
          <w:tab/>
        </w:r>
        <w:r w:rsidR="00E54009">
          <w:rPr>
            <w:noProof/>
            <w:webHidden/>
          </w:rPr>
          <w:fldChar w:fldCharType="begin"/>
        </w:r>
        <w:r w:rsidR="00E54009">
          <w:rPr>
            <w:noProof/>
            <w:webHidden/>
          </w:rPr>
          <w:instrText xml:space="preserve"> PAGEREF _Toc419545376 \h </w:instrText>
        </w:r>
        <w:r w:rsidR="00E54009">
          <w:rPr>
            <w:noProof/>
            <w:webHidden/>
          </w:rPr>
        </w:r>
        <w:r w:rsidR="00E54009">
          <w:rPr>
            <w:noProof/>
            <w:webHidden/>
          </w:rPr>
          <w:fldChar w:fldCharType="separate"/>
        </w:r>
        <w:r w:rsidR="00E54009">
          <w:rPr>
            <w:noProof/>
            <w:webHidden/>
          </w:rPr>
          <w:t>12</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77" w:history="1">
        <w:r w:rsidR="00E54009" w:rsidRPr="00F309B3">
          <w:rPr>
            <w:rStyle w:val="Hyperlink"/>
            <w:rFonts w:cs="Arial"/>
            <w:noProof/>
          </w:rPr>
          <w:t>2.1.</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Linguagem de programação</w:t>
        </w:r>
        <w:r w:rsidR="00E54009">
          <w:rPr>
            <w:noProof/>
            <w:webHidden/>
          </w:rPr>
          <w:tab/>
        </w:r>
        <w:r w:rsidR="00E54009">
          <w:rPr>
            <w:noProof/>
            <w:webHidden/>
          </w:rPr>
          <w:fldChar w:fldCharType="begin"/>
        </w:r>
        <w:r w:rsidR="00E54009">
          <w:rPr>
            <w:noProof/>
            <w:webHidden/>
          </w:rPr>
          <w:instrText xml:space="preserve"> PAGEREF _Toc419545377 \h </w:instrText>
        </w:r>
        <w:r w:rsidR="00E54009">
          <w:rPr>
            <w:noProof/>
            <w:webHidden/>
          </w:rPr>
        </w:r>
        <w:r w:rsidR="00E54009">
          <w:rPr>
            <w:noProof/>
            <w:webHidden/>
          </w:rPr>
          <w:fldChar w:fldCharType="separate"/>
        </w:r>
        <w:r w:rsidR="00E54009">
          <w:rPr>
            <w:noProof/>
            <w:webHidden/>
          </w:rPr>
          <w:t>12</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78" w:history="1">
        <w:r w:rsidR="00E54009" w:rsidRPr="00F309B3">
          <w:rPr>
            <w:rStyle w:val="Hyperlink"/>
            <w:noProof/>
          </w:rPr>
          <w:t>2.2.</w:t>
        </w:r>
        <w:r w:rsidR="00E54009">
          <w:rPr>
            <w:rFonts w:asciiTheme="minorHAnsi" w:eastAsiaTheme="minorEastAsia" w:hAnsiTheme="minorHAnsi"/>
            <w:noProof/>
            <w:sz w:val="22"/>
            <w:lang w:eastAsia="pt-BR"/>
          </w:rPr>
          <w:tab/>
        </w:r>
        <w:r w:rsidR="00E54009" w:rsidRPr="00F309B3">
          <w:rPr>
            <w:rStyle w:val="Hyperlink"/>
            <w:noProof/>
          </w:rPr>
          <w:t>Definição de um framework</w:t>
        </w:r>
        <w:r w:rsidR="00E54009">
          <w:rPr>
            <w:noProof/>
            <w:webHidden/>
          </w:rPr>
          <w:tab/>
        </w:r>
        <w:r w:rsidR="00E54009">
          <w:rPr>
            <w:noProof/>
            <w:webHidden/>
          </w:rPr>
          <w:fldChar w:fldCharType="begin"/>
        </w:r>
        <w:r w:rsidR="00E54009">
          <w:rPr>
            <w:noProof/>
            <w:webHidden/>
          </w:rPr>
          <w:instrText xml:space="preserve"> PAGEREF _Toc419545378 \h </w:instrText>
        </w:r>
        <w:r w:rsidR="00E54009">
          <w:rPr>
            <w:noProof/>
            <w:webHidden/>
          </w:rPr>
        </w:r>
        <w:r w:rsidR="00E54009">
          <w:rPr>
            <w:noProof/>
            <w:webHidden/>
          </w:rPr>
          <w:fldChar w:fldCharType="separate"/>
        </w:r>
        <w:r w:rsidR="00E54009">
          <w:rPr>
            <w:noProof/>
            <w:webHidden/>
          </w:rPr>
          <w:t>13</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79" w:history="1">
        <w:r w:rsidR="00E54009" w:rsidRPr="00F309B3">
          <w:rPr>
            <w:rStyle w:val="Hyperlink"/>
            <w:noProof/>
          </w:rPr>
          <w:t>2.3.</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Modelo de documento a objeto</w:t>
        </w:r>
        <w:r w:rsidR="00E54009">
          <w:rPr>
            <w:noProof/>
            <w:webHidden/>
          </w:rPr>
          <w:tab/>
        </w:r>
        <w:r w:rsidR="00E54009">
          <w:rPr>
            <w:noProof/>
            <w:webHidden/>
          </w:rPr>
          <w:fldChar w:fldCharType="begin"/>
        </w:r>
        <w:r w:rsidR="00E54009">
          <w:rPr>
            <w:noProof/>
            <w:webHidden/>
          </w:rPr>
          <w:instrText xml:space="preserve"> PAGEREF _Toc419545379 \h </w:instrText>
        </w:r>
        <w:r w:rsidR="00E54009">
          <w:rPr>
            <w:noProof/>
            <w:webHidden/>
          </w:rPr>
        </w:r>
        <w:r w:rsidR="00E54009">
          <w:rPr>
            <w:noProof/>
            <w:webHidden/>
          </w:rPr>
          <w:fldChar w:fldCharType="separate"/>
        </w:r>
        <w:r w:rsidR="00E54009">
          <w:rPr>
            <w:noProof/>
            <w:webHidden/>
          </w:rPr>
          <w:t>14</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80" w:history="1">
        <w:r w:rsidR="00E54009" w:rsidRPr="00F309B3">
          <w:rPr>
            <w:rStyle w:val="Hyperlink"/>
            <w:noProof/>
          </w:rPr>
          <w:t>2.4.</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Folha de estilo</w:t>
        </w:r>
        <w:r w:rsidR="00E54009">
          <w:rPr>
            <w:noProof/>
            <w:webHidden/>
          </w:rPr>
          <w:tab/>
        </w:r>
        <w:r w:rsidR="00E54009">
          <w:rPr>
            <w:noProof/>
            <w:webHidden/>
          </w:rPr>
          <w:fldChar w:fldCharType="begin"/>
        </w:r>
        <w:r w:rsidR="00E54009">
          <w:rPr>
            <w:noProof/>
            <w:webHidden/>
          </w:rPr>
          <w:instrText xml:space="preserve"> PAGEREF _Toc419545380 \h </w:instrText>
        </w:r>
        <w:r w:rsidR="00E54009">
          <w:rPr>
            <w:noProof/>
            <w:webHidden/>
          </w:rPr>
        </w:r>
        <w:r w:rsidR="00E54009">
          <w:rPr>
            <w:noProof/>
            <w:webHidden/>
          </w:rPr>
          <w:fldChar w:fldCharType="separate"/>
        </w:r>
        <w:r w:rsidR="00E54009">
          <w:rPr>
            <w:noProof/>
            <w:webHidden/>
          </w:rPr>
          <w:t>14</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81" w:history="1">
        <w:r w:rsidR="00E54009" w:rsidRPr="00F309B3">
          <w:rPr>
            <w:rStyle w:val="Hyperlink"/>
            <w:noProof/>
          </w:rPr>
          <w:t>2.5.</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D3JS</w:t>
        </w:r>
        <w:r w:rsidR="00E54009">
          <w:rPr>
            <w:noProof/>
            <w:webHidden/>
          </w:rPr>
          <w:tab/>
        </w:r>
        <w:r w:rsidR="00E54009">
          <w:rPr>
            <w:noProof/>
            <w:webHidden/>
          </w:rPr>
          <w:fldChar w:fldCharType="begin"/>
        </w:r>
        <w:r w:rsidR="00E54009">
          <w:rPr>
            <w:noProof/>
            <w:webHidden/>
          </w:rPr>
          <w:instrText xml:space="preserve"> PAGEREF _Toc419545381 \h </w:instrText>
        </w:r>
        <w:r w:rsidR="00E54009">
          <w:rPr>
            <w:noProof/>
            <w:webHidden/>
          </w:rPr>
        </w:r>
        <w:r w:rsidR="00E54009">
          <w:rPr>
            <w:noProof/>
            <w:webHidden/>
          </w:rPr>
          <w:fldChar w:fldCharType="separate"/>
        </w:r>
        <w:r w:rsidR="00E54009">
          <w:rPr>
            <w:noProof/>
            <w:webHidden/>
          </w:rPr>
          <w:t>15</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82" w:history="1">
        <w:r w:rsidR="00E54009" w:rsidRPr="00F309B3">
          <w:rPr>
            <w:rStyle w:val="Hyperlink"/>
            <w:noProof/>
          </w:rPr>
          <w:t>2.6.</w:t>
        </w:r>
        <w:r w:rsidR="00E54009">
          <w:rPr>
            <w:rFonts w:asciiTheme="minorHAnsi" w:eastAsiaTheme="minorEastAsia" w:hAnsiTheme="minorHAnsi"/>
            <w:noProof/>
            <w:sz w:val="22"/>
            <w:lang w:eastAsia="pt-BR"/>
          </w:rPr>
          <w:tab/>
        </w:r>
        <w:r w:rsidR="00E54009" w:rsidRPr="00F309B3">
          <w:rPr>
            <w:rStyle w:val="Hyperlink"/>
            <w:noProof/>
          </w:rPr>
          <w:t>Ferramentas semelhantes ao d3js</w:t>
        </w:r>
        <w:r w:rsidR="00E54009">
          <w:rPr>
            <w:noProof/>
            <w:webHidden/>
          </w:rPr>
          <w:tab/>
        </w:r>
        <w:r w:rsidR="00E54009">
          <w:rPr>
            <w:noProof/>
            <w:webHidden/>
          </w:rPr>
          <w:fldChar w:fldCharType="begin"/>
        </w:r>
        <w:r w:rsidR="00E54009">
          <w:rPr>
            <w:noProof/>
            <w:webHidden/>
          </w:rPr>
          <w:instrText xml:space="preserve"> PAGEREF _Toc419545382 \h </w:instrText>
        </w:r>
        <w:r w:rsidR="00E54009">
          <w:rPr>
            <w:noProof/>
            <w:webHidden/>
          </w:rPr>
        </w:r>
        <w:r w:rsidR="00E54009">
          <w:rPr>
            <w:noProof/>
            <w:webHidden/>
          </w:rPr>
          <w:fldChar w:fldCharType="separate"/>
        </w:r>
        <w:r w:rsidR="00E54009">
          <w:rPr>
            <w:noProof/>
            <w:webHidden/>
          </w:rPr>
          <w:t>16</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83" w:history="1">
        <w:r w:rsidR="00E54009" w:rsidRPr="00F309B3">
          <w:rPr>
            <w:rStyle w:val="Hyperlink"/>
            <w:rFonts w:cs="Arial"/>
            <w:noProof/>
          </w:rPr>
          <w:t>2.7.</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Vantagens de utilizar o D3js</w:t>
        </w:r>
        <w:r w:rsidR="00E54009">
          <w:rPr>
            <w:noProof/>
            <w:webHidden/>
          </w:rPr>
          <w:tab/>
        </w:r>
        <w:r w:rsidR="00E54009">
          <w:rPr>
            <w:noProof/>
            <w:webHidden/>
          </w:rPr>
          <w:fldChar w:fldCharType="begin"/>
        </w:r>
        <w:r w:rsidR="00E54009">
          <w:rPr>
            <w:noProof/>
            <w:webHidden/>
          </w:rPr>
          <w:instrText xml:space="preserve"> PAGEREF _Toc419545383 \h </w:instrText>
        </w:r>
        <w:r w:rsidR="00E54009">
          <w:rPr>
            <w:noProof/>
            <w:webHidden/>
          </w:rPr>
        </w:r>
        <w:r w:rsidR="00E54009">
          <w:rPr>
            <w:noProof/>
            <w:webHidden/>
          </w:rPr>
          <w:fldChar w:fldCharType="separate"/>
        </w:r>
        <w:r w:rsidR="00E54009">
          <w:rPr>
            <w:noProof/>
            <w:webHidden/>
          </w:rPr>
          <w:t>16</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84" w:history="1">
        <w:r w:rsidR="00E54009" w:rsidRPr="00F309B3">
          <w:rPr>
            <w:rStyle w:val="Hyperlink"/>
            <w:noProof/>
            <w:lang w:eastAsia="pt-BR"/>
          </w:rPr>
          <w:t>2.8.</w:t>
        </w:r>
        <w:r w:rsidR="00E54009">
          <w:rPr>
            <w:rFonts w:asciiTheme="minorHAnsi" w:eastAsiaTheme="minorEastAsia" w:hAnsiTheme="minorHAnsi"/>
            <w:noProof/>
            <w:sz w:val="22"/>
            <w:lang w:eastAsia="pt-BR"/>
          </w:rPr>
          <w:tab/>
        </w:r>
        <w:r w:rsidR="00E54009" w:rsidRPr="00F309B3">
          <w:rPr>
            <w:rStyle w:val="Hyperlink"/>
            <w:noProof/>
            <w:lang w:eastAsia="pt-BR"/>
          </w:rPr>
          <w:t>Conceito de Big Data</w:t>
        </w:r>
        <w:r w:rsidR="00E54009">
          <w:rPr>
            <w:noProof/>
            <w:webHidden/>
          </w:rPr>
          <w:tab/>
        </w:r>
        <w:r w:rsidR="00E54009">
          <w:rPr>
            <w:noProof/>
            <w:webHidden/>
          </w:rPr>
          <w:fldChar w:fldCharType="begin"/>
        </w:r>
        <w:r w:rsidR="00E54009">
          <w:rPr>
            <w:noProof/>
            <w:webHidden/>
          </w:rPr>
          <w:instrText xml:space="preserve"> PAGEREF _Toc419545384 \h </w:instrText>
        </w:r>
        <w:r w:rsidR="00E54009">
          <w:rPr>
            <w:noProof/>
            <w:webHidden/>
          </w:rPr>
        </w:r>
        <w:r w:rsidR="00E54009">
          <w:rPr>
            <w:noProof/>
            <w:webHidden/>
          </w:rPr>
          <w:fldChar w:fldCharType="separate"/>
        </w:r>
        <w:r w:rsidR="00E54009">
          <w:rPr>
            <w:noProof/>
            <w:webHidden/>
          </w:rPr>
          <w:t>17</w:t>
        </w:r>
        <w:r w:rsidR="00E54009">
          <w:rPr>
            <w:noProof/>
            <w:webHidden/>
          </w:rPr>
          <w:fldChar w:fldCharType="end"/>
        </w:r>
      </w:hyperlink>
    </w:p>
    <w:p w:rsidR="00E54009" w:rsidRDefault="008544CB">
      <w:pPr>
        <w:pStyle w:val="Sumrio3"/>
        <w:tabs>
          <w:tab w:val="left" w:pos="1320"/>
          <w:tab w:val="right" w:leader="dot" w:pos="9061"/>
        </w:tabs>
        <w:rPr>
          <w:rFonts w:asciiTheme="minorHAnsi" w:eastAsiaTheme="minorEastAsia" w:hAnsiTheme="minorHAnsi"/>
          <w:noProof/>
          <w:sz w:val="22"/>
          <w:lang w:eastAsia="pt-BR"/>
        </w:rPr>
      </w:pPr>
      <w:hyperlink w:anchor="_Toc419545385" w:history="1">
        <w:r w:rsidR="00E54009" w:rsidRPr="00F309B3">
          <w:rPr>
            <w:rStyle w:val="Hyperlink"/>
            <w:noProof/>
            <w:lang w:eastAsia="pt-BR"/>
          </w:rPr>
          <w:t>2.8.1.</w:t>
        </w:r>
        <w:r w:rsidR="00E54009">
          <w:rPr>
            <w:rFonts w:asciiTheme="minorHAnsi" w:eastAsiaTheme="minorEastAsia" w:hAnsiTheme="minorHAnsi"/>
            <w:noProof/>
            <w:sz w:val="22"/>
            <w:lang w:eastAsia="pt-BR"/>
          </w:rPr>
          <w:tab/>
        </w:r>
        <w:r w:rsidR="00E54009" w:rsidRPr="00F309B3">
          <w:rPr>
            <w:rStyle w:val="Hyperlink"/>
            <w:noProof/>
            <w:lang w:eastAsia="pt-BR"/>
          </w:rPr>
          <w:t>Aplicações</w:t>
        </w:r>
        <w:r w:rsidR="00E54009">
          <w:rPr>
            <w:noProof/>
            <w:webHidden/>
          </w:rPr>
          <w:tab/>
        </w:r>
        <w:r w:rsidR="00E54009">
          <w:rPr>
            <w:noProof/>
            <w:webHidden/>
          </w:rPr>
          <w:fldChar w:fldCharType="begin"/>
        </w:r>
        <w:r w:rsidR="00E54009">
          <w:rPr>
            <w:noProof/>
            <w:webHidden/>
          </w:rPr>
          <w:instrText xml:space="preserve"> PAGEREF _Toc419545385 \h </w:instrText>
        </w:r>
        <w:r w:rsidR="00E54009">
          <w:rPr>
            <w:noProof/>
            <w:webHidden/>
          </w:rPr>
        </w:r>
        <w:r w:rsidR="00E54009">
          <w:rPr>
            <w:noProof/>
            <w:webHidden/>
          </w:rPr>
          <w:fldChar w:fldCharType="separate"/>
        </w:r>
        <w:r w:rsidR="00E54009">
          <w:rPr>
            <w:noProof/>
            <w:webHidden/>
          </w:rPr>
          <w:t>17</w:t>
        </w:r>
        <w:r w:rsidR="00E54009">
          <w:rPr>
            <w:noProof/>
            <w:webHidden/>
          </w:rPr>
          <w:fldChar w:fldCharType="end"/>
        </w:r>
      </w:hyperlink>
    </w:p>
    <w:p w:rsidR="00E54009" w:rsidRDefault="008544CB">
      <w:pPr>
        <w:pStyle w:val="Sumrio2"/>
        <w:tabs>
          <w:tab w:val="left" w:pos="880"/>
          <w:tab w:val="right" w:leader="dot" w:pos="9061"/>
        </w:tabs>
        <w:rPr>
          <w:rFonts w:asciiTheme="minorHAnsi" w:eastAsiaTheme="minorEastAsia" w:hAnsiTheme="minorHAnsi"/>
          <w:noProof/>
          <w:sz w:val="22"/>
          <w:lang w:eastAsia="pt-BR"/>
        </w:rPr>
      </w:pPr>
      <w:hyperlink w:anchor="_Toc419545386" w:history="1">
        <w:r w:rsidR="00E54009" w:rsidRPr="00F309B3">
          <w:rPr>
            <w:rStyle w:val="Hyperlink"/>
            <w:rFonts w:ascii="Times New Roman" w:eastAsia="Times New Roman" w:hAnsi="Times New Roman" w:cs="Times New Roman"/>
            <w:noProof/>
            <w:lang w:eastAsia="pt-BR"/>
          </w:rPr>
          <w:t>2.9.</w:t>
        </w:r>
        <w:r w:rsidR="00E54009">
          <w:rPr>
            <w:rFonts w:asciiTheme="minorHAnsi" w:eastAsiaTheme="minorEastAsia" w:hAnsiTheme="minorHAnsi"/>
            <w:noProof/>
            <w:sz w:val="22"/>
            <w:lang w:eastAsia="pt-BR"/>
          </w:rPr>
          <w:tab/>
        </w:r>
        <w:r w:rsidR="00E54009" w:rsidRPr="00F309B3">
          <w:rPr>
            <w:rStyle w:val="Hyperlink"/>
            <w:rFonts w:eastAsia="Times New Roman"/>
            <w:noProof/>
            <w:lang w:eastAsia="pt-BR"/>
          </w:rPr>
          <w:t>Tendências para 2015 big data</w:t>
        </w:r>
        <w:r w:rsidR="00E54009">
          <w:rPr>
            <w:noProof/>
            <w:webHidden/>
          </w:rPr>
          <w:tab/>
        </w:r>
        <w:r w:rsidR="00E54009">
          <w:rPr>
            <w:noProof/>
            <w:webHidden/>
          </w:rPr>
          <w:fldChar w:fldCharType="begin"/>
        </w:r>
        <w:r w:rsidR="00E54009">
          <w:rPr>
            <w:noProof/>
            <w:webHidden/>
          </w:rPr>
          <w:instrText xml:space="preserve"> PAGEREF _Toc419545386 \h </w:instrText>
        </w:r>
        <w:r w:rsidR="00E54009">
          <w:rPr>
            <w:noProof/>
            <w:webHidden/>
          </w:rPr>
        </w:r>
        <w:r w:rsidR="00E54009">
          <w:rPr>
            <w:noProof/>
            <w:webHidden/>
          </w:rPr>
          <w:fldChar w:fldCharType="separate"/>
        </w:r>
        <w:r w:rsidR="00E54009">
          <w:rPr>
            <w:noProof/>
            <w:webHidden/>
          </w:rPr>
          <w:t>17</w:t>
        </w:r>
        <w:r w:rsidR="00E54009">
          <w:rPr>
            <w:noProof/>
            <w:webHidden/>
          </w:rPr>
          <w:fldChar w:fldCharType="end"/>
        </w:r>
      </w:hyperlink>
    </w:p>
    <w:p w:rsidR="00E54009" w:rsidRDefault="008544CB">
      <w:pPr>
        <w:pStyle w:val="Sumrio2"/>
        <w:tabs>
          <w:tab w:val="left" w:pos="1100"/>
          <w:tab w:val="right" w:leader="dot" w:pos="9061"/>
        </w:tabs>
        <w:rPr>
          <w:rFonts w:asciiTheme="minorHAnsi" w:eastAsiaTheme="minorEastAsia" w:hAnsiTheme="minorHAnsi"/>
          <w:noProof/>
          <w:sz w:val="22"/>
          <w:lang w:eastAsia="pt-BR"/>
        </w:rPr>
      </w:pPr>
      <w:hyperlink w:anchor="_Toc419545387" w:history="1">
        <w:r w:rsidR="00E54009" w:rsidRPr="00F309B3">
          <w:rPr>
            <w:rStyle w:val="Hyperlink"/>
            <w:rFonts w:eastAsia="Times New Roman"/>
            <w:noProof/>
            <w:lang w:eastAsia="pt-BR"/>
          </w:rPr>
          <w:t>2.10.</w:t>
        </w:r>
        <w:r w:rsidR="00E54009">
          <w:rPr>
            <w:rFonts w:asciiTheme="minorHAnsi" w:eastAsiaTheme="minorEastAsia" w:hAnsiTheme="minorHAnsi"/>
            <w:noProof/>
            <w:sz w:val="22"/>
            <w:lang w:eastAsia="pt-BR"/>
          </w:rPr>
          <w:tab/>
        </w:r>
        <w:r w:rsidR="00E54009" w:rsidRPr="00F309B3">
          <w:rPr>
            <w:rStyle w:val="Hyperlink"/>
            <w:rFonts w:eastAsia="Times New Roman"/>
            <w:noProof/>
            <w:lang w:eastAsia="pt-BR"/>
          </w:rPr>
          <w:t>Arquivos em nuvem</w:t>
        </w:r>
        <w:r w:rsidR="00E54009">
          <w:rPr>
            <w:noProof/>
            <w:webHidden/>
          </w:rPr>
          <w:tab/>
        </w:r>
        <w:r w:rsidR="00E54009">
          <w:rPr>
            <w:noProof/>
            <w:webHidden/>
          </w:rPr>
          <w:fldChar w:fldCharType="begin"/>
        </w:r>
        <w:r w:rsidR="00E54009">
          <w:rPr>
            <w:noProof/>
            <w:webHidden/>
          </w:rPr>
          <w:instrText xml:space="preserve"> PAGEREF _Toc419545387 \h </w:instrText>
        </w:r>
        <w:r w:rsidR="00E54009">
          <w:rPr>
            <w:noProof/>
            <w:webHidden/>
          </w:rPr>
        </w:r>
        <w:r w:rsidR="00E54009">
          <w:rPr>
            <w:noProof/>
            <w:webHidden/>
          </w:rPr>
          <w:fldChar w:fldCharType="separate"/>
        </w:r>
        <w:r w:rsidR="00E54009">
          <w:rPr>
            <w:noProof/>
            <w:webHidden/>
          </w:rPr>
          <w:t>18</w:t>
        </w:r>
        <w:r w:rsidR="00E54009">
          <w:rPr>
            <w:noProof/>
            <w:webHidden/>
          </w:rPr>
          <w:fldChar w:fldCharType="end"/>
        </w:r>
      </w:hyperlink>
    </w:p>
    <w:p w:rsidR="00E54009" w:rsidRDefault="008544CB">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88" w:history="1">
        <w:r w:rsidR="00E54009" w:rsidRPr="00F309B3">
          <w:rPr>
            <w:rStyle w:val="Hyperlink"/>
            <w:rFonts w:cs="Arial"/>
            <w:noProof/>
          </w:rPr>
          <w:t>3.</w:t>
        </w:r>
        <w:r w:rsidR="00E54009">
          <w:rPr>
            <w:rFonts w:asciiTheme="minorHAnsi" w:eastAsiaTheme="minorEastAsia" w:hAnsiTheme="minorHAnsi"/>
            <w:caps w:val="0"/>
            <w:noProof/>
            <w:color w:val="auto"/>
            <w:sz w:val="22"/>
            <w:lang w:eastAsia="pt-BR"/>
          </w:rPr>
          <w:tab/>
        </w:r>
        <w:r w:rsidR="00E54009" w:rsidRPr="00F309B3">
          <w:rPr>
            <w:rStyle w:val="Hyperlink"/>
            <w:rFonts w:cs="Arial"/>
            <w:noProof/>
            <w:shd w:val="clear" w:color="auto" w:fill="FFFFFF"/>
          </w:rPr>
          <w:t>Conclusão</w:t>
        </w:r>
        <w:r w:rsidR="00E54009">
          <w:rPr>
            <w:noProof/>
            <w:webHidden/>
          </w:rPr>
          <w:tab/>
        </w:r>
        <w:r w:rsidR="00E54009">
          <w:rPr>
            <w:noProof/>
            <w:webHidden/>
          </w:rPr>
          <w:fldChar w:fldCharType="begin"/>
        </w:r>
        <w:r w:rsidR="00E54009">
          <w:rPr>
            <w:noProof/>
            <w:webHidden/>
          </w:rPr>
          <w:instrText xml:space="preserve"> PAGEREF _Toc419545388 \h </w:instrText>
        </w:r>
        <w:r w:rsidR="00E54009">
          <w:rPr>
            <w:noProof/>
            <w:webHidden/>
          </w:rPr>
        </w:r>
        <w:r w:rsidR="00E54009">
          <w:rPr>
            <w:noProof/>
            <w:webHidden/>
          </w:rPr>
          <w:fldChar w:fldCharType="separate"/>
        </w:r>
        <w:r w:rsidR="00E54009">
          <w:rPr>
            <w:noProof/>
            <w:webHidden/>
          </w:rPr>
          <w:t>20</w:t>
        </w:r>
        <w:r w:rsidR="00E54009">
          <w:rPr>
            <w:noProof/>
            <w:webHidden/>
          </w:rPr>
          <w:fldChar w:fldCharType="end"/>
        </w:r>
      </w:hyperlink>
    </w:p>
    <w:p w:rsidR="00E54009" w:rsidRDefault="008544CB">
      <w:pPr>
        <w:pStyle w:val="Sumrio1"/>
        <w:tabs>
          <w:tab w:val="right" w:leader="dot" w:pos="9061"/>
        </w:tabs>
        <w:rPr>
          <w:rFonts w:asciiTheme="minorHAnsi" w:eastAsiaTheme="minorEastAsia" w:hAnsiTheme="minorHAnsi"/>
          <w:caps w:val="0"/>
          <w:noProof/>
          <w:color w:val="auto"/>
          <w:sz w:val="22"/>
          <w:lang w:eastAsia="pt-BR"/>
        </w:rPr>
      </w:pPr>
      <w:hyperlink w:anchor="_Toc419545389" w:history="1">
        <w:r w:rsidR="00E54009" w:rsidRPr="00F309B3">
          <w:rPr>
            <w:rStyle w:val="Hyperlink"/>
            <w:rFonts w:cs="Arial"/>
            <w:noProof/>
            <w:shd w:val="clear" w:color="auto" w:fill="FFFFFF"/>
          </w:rPr>
          <w:t>REFERêNCIAS</w:t>
        </w:r>
        <w:r w:rsidR="00E54009">
          <w:rPr>
            <w:noProof/>
            <w:webHidden/>
          </w:rPr>
          <w:tab/>
        </w:r>
        <w:r w:rsidR="00E54009">
          <w:rPr>
            <w:noProof/>
            <w:webHidden/>
          </w:rPr>
          <w:fldChar w:fldCharType="begin"/>
        </w:r>
        <w:r w:rsidR="00E54009">
          <w:rPr>
            <w:noProof/>
            <w:webHidden/>
          </w:rPr>
          <w:instrText xml:space="preserve"> PAGEREF _Toc419545389 \h </w:instrText>
        </w:r>
        <w:r w:rsidR="00E54009">
          <w:rPr>
            <w:noProof/>
            <w:webHidden/>
          </w:rPr>
        </w:r>
        <w:r w:rsidR="00E54009">
          <w:rPr>
            <w:noProof/>
            <w:webHidden/>
          </w:rPr>
          <w:fldChar w:fldCharType="separate"/>
        </w:r>
        <w:r w:rsidR="00E54009">
          <w:rPr>
            <w:noProof/>
            <w:webHidden/>
          </w:rPr>
          <w:t>21</w:t>
        </w:r>
        <w:r w:rsidR="00E54009">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9545375"/>
      <w:r>
        <w:lastRenderedPageBreak/>
        <w:t>INTRODUÇÃO</w:t>
      </w:r>
      <w:bookmarkEnd w:id="0"/>
    </w:p>
    <w:p w:rsidR="008D3D5B" w:rsidRDefault="008D3D5B" w:rsidP="008D3D5B">
      <w:pPr>
        <w:pStyle w:val="PargrafodaLista"/>
      </w:pPr>
      <w:r>
        <w:t>O hábito de guardar informações sejam el</w:t>
      </w:r>
      <w:r w:rsidR="006D48B4">
        <w:t>a</w:t>
      </w:r>
      <w:r>
        <w:t>s</w:t>
      </w:r>
      <w:r w:rsidR="006D48B4">
        <w:t xml:space="preserve"> em forma </w:t>
      </w:r>
      <w:r w:rsidR="003D2B46">
        <w:t>de</w:t>
      </w:r>
      <w:r>
        <w:t xml:space="preserve"> documento</w:t>
      </w:r>
      <w:r w:rsidR="006D48B4">
        <w:t>s</w:t>
      </w:r>
      <w:r>
        <w:t xml:space="preserve">, fotos, </w:t>
      </w:r>
      <w:r w:rsidR="003D2B46">
        <w:t>livros, estudos científicos e etc., vêm</w:t>
      </w:r>
      <w:r>
        <w:t xml:space="preserve"> crescendo com a interação homem-máquina. E </w:t>
      </w:r>
      <w:r w:rsidR="00F27002">
        <w:t xml:space="preserve">tem gerado </w:t>
      </w:r>
      <w:r>
        <w:t>reflexos na área de tecnologia</w:t>
      </w:r>
      <w:r w:rsidR="00F27002">
        <w:t>. A</w:t>
      </w:r>
      <w:r>
        <w:t>rmazenar as informações se tornou algo do cotidiano, tendo em vista a facilidade do usuário em operar sistema</w:t>
      </w:r>
      <w:r w:rsidR="00F27002">
        <w:t>s geradores de informação</w:t>
      </w:r>
      <w:r>
        <w:t xml:space="preserve">,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t>
      </w:r>
      <w:r w:rsidRPr="00CE0CC5">
        <w:rPr>
          <w:i/>
        </w:rPr>
        <w:t>Wal-Mart</w:t>
      </w:r>
      <w:r>
        <w:t xml:space="preserve"> recentemente contratou </w:t>
      </w:r>
      <w:r w:rsidR="00F27002">
        <w:t xml:space="preserve">a empresa </w:t>
      </w:r>
      <w:proofErr w:type="spellStart"/>
      <w:r w:rsidRPr="00C50AAC">
        <w:rPr>
          <w:i/>
        </w:rPr>
        <w:t>Hewlett</w:t>
      </w:r>
      <w:proofErr w:type="spellEnd"/>
      <w:r w:rsidRPr="00C50AAC">
        <w:rPr>
          <w:i/>
        </w:rPr>
        <w:t xml:space="preserve"> Packard</w:t>
      </w:r>
      <w:r w:rsidR="00F27002">
        <w:t xml:space="preserve"> (HP)</w:t>
      </w:r>
      <w:r>
        <w:t xml:space="preserve"> para construir um armazém </w:t>
      </w:r>
      <w:r w:rsidR="00F27002">
        <w:t xml:space="preserve">de dados </w:t>
      </w:r>
      <w:r w:rsidR="00F27002" w:rsidRPr="00C50AAC">
        <w:rPr>
          <w:i/>
        </w:rPr>
        <w:t xml:space="preserve">(Data </w:t>
      </w:r>
      <w:proofErr w:type="spellStart"/>
      <w:proofErr w:type="gramStart"/>
      <w:r w:rsidR="00F27002" w:rsidRPr="00C50AAC">
        <w:rPr>
          <w:i/>
        </w:rPr>
        <w:t>WareHouse</w:t>
      </w:r>
      <w:proofErr w:type="spellEnd"/>
      <w:proofErr w:type="gramEnd"/>
      <w:r w:rsidR="00F27002" w:rsidRPr="00C50AAC">
        <w:rPr>
          <w:i/>
        </w:rPr>
        <w:t>)</w:t>
      </w:r>
      <w:r w:rsidR="00F27002">
        <w:t xml:space="preserve"> </w:t>
      </w:r>
      <w:r>
        <w:t xml:space="preserve">capaz de armazenar 4 </w:t>
      </w:r>
      <w:proofErr w:type="spellStart"/>
      <w:r>
        <w:t>petabytes</w:t>
      </w:r>
      <w:proofErr w:type="spellEnd"/>
      <w:r>
        <w:t xml:space="preserve"> (4 trilhão de bytes) de dados, </w:t>
      </w:r>
      <w:r w:rsidR="00C50AAC">
        <w:t xml:space="preserve">armazenando </w:t>
      </w:r>
      <w:r>
        <w:t xml:space="preserve">cada compra registrada por seus terminais de ponto-de-venda (em torno de 267 milhões de transações por dia) em suas 6.000 lojas em todo o mundo. </w:t>
      </w:r>
      <w:r w:rsidR="00DD64C4">
        <w:t xml:space="preserve">Através da aplicação de aprendizagem de máquina a esses dados, </w:t>
      </w:r>
      <w:r w:rsidR="00C50AAC">
        <w:t xml:space="preserve">a </w:t>
      </w:r>
      <w:r w:rsidR="00C50AAC" w:rsidRPr="00C50AAC">
        <w:rPr>
          <w:i/>
        </w:rPr>
        <w:t>Wal-Mart</w:t>
      </w:r>
      <w:r w:rsidR="00C50AAC">
        <w:t xml:space="preserve"> pode </w:t>
      </w:r>
      <w:r w:rsidR="00DD64C4">
        <w:t>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C50AAC" w:rsidP="008D3D5B">
      <w:pPr>
        <w:pStyle w:val="PargrafodaLista"/>
      </w:pPr>
      <w:r>
        <w:t>O volume de dados se tornou grande</w:t>
      </w:r>
      <w:r w:rsidR="008D3D5B">
        <w:t xml:space="preserve"> muitos anos antes da história recente em torno do </w:t>
      </w:r>
      <w:r w:rsidR="008D3D5B" w:rsidRPr="00B04808">
        <w:rPr>
          <w:i/>
        </w:rPr>
        <w:t>Big Data</w:t>
      </w:r>
      <w:r w:rsidR="008D3D5B">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rsidR="008D3D5B">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C50AAC" w:rsidP="0006613A">
      <w:pPr>
        <w:pStyle w:val="PargrafodaLista"/>
      </w:pPr>
      <w:r>
        <w:t xml:space="preserve">De acordo com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008D3D5B" w:rsidRPr="008D3D5B">
        <w:t xml:space="preserve">, </w:t>
      </w:r>
      <w:r w:rsidR="00924C54">
        <w:t>o</w:t>
      </w:r>
      <w:r w:rsidR="008D3D5B" w:rsidRPr="008D3D5B">
        <w:t xml:space="preserve"> conceito de </w:t>
      </w:r>
      <w:r w:rsidR="008D3D5B" w:rsidRPr="00031934">
        <w:rPr>
          <w:i/>
        </w:rPr>
        <w:t>Big Data</w:t>
      </w:r>
      <w:r w:rsidR="008D3D5B" w:rsidRPr="008D3D5B">
        <w:t xml:space="preserve"> começou a s</w:t>
      </w:r>
      <w:r w:rsidR="00924C54">
        <w:t>er discutido a cerca de 70 anos</w:t>
      </w:r>
      <w:r>
        <w:t xml:space="preserve"> devido à</w:t>
      </w:r>
      <w:r w:rsidR="008D3D5B" w:rsidRPr="008D3D5B">
        <w:t xml:space="preserve">s enormes elevações de volume de dados </w:t>
      </w:r>
      <w:r>
        <w:t xml:space="preserve">o consequente desafio de </w:t>
      </w:r>
      <w:r w:rsidR="008D3D5B" w:rsidRPr="008D3D5B">
        <w:t>ter a</w:t>
      </w:r>
      <w:r>
        <w:t>cesso e manipulá-los.</w:t>
      </w:r>
      <w:r w:rsidR="00FF1A59">
        <w:t xml:space="preserve">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w:t>
      </w:r>
      <w:r w:rsidR="00A700BE">
        <w:t>é citado</w:t>
      </w:r>
      <w:r w:rsidR="008D3D5B" w:rsidRPr="008D3D5B">
        <w:t xml:space="preserv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A700BE" w:rsidRDefault="00A700BE" w:rsidP="00352B63">
      <w:pPr>
        <w:pStyle w:val="PargrafodaLista"/>
      </w:pPr>
      <w:r>
        <w:fldChar w:fldCharType="begin" w:fldLock="1"/>
      </w:r>
      <w:r>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fldChar w:fldCharType="separate"/>
      </w:r>
      <w:r>
        <w:rPr>
          <w:noProof/>
        </w:rPr>
        <w:t>VIEIRA (</w:t>
      </w:r>
      <w:r w:rsidRPr="006F73E3">
        <w:rPr>
          <w:noProof/>
        </w:rPr>
        <w:t>2014)</w:t>
      </w:r>
      <w:r>
        <w:fldChar w:fldCharType="end"/>
      </w:r>
      <w:r>
        <w:t xml:space="preserve"> destaca as seguintes características relativas ao </w:t>
      </w:r>
      <w:r w:rsidR="00031934" w:rsidRPr="00031934">
        <w:rPr>
          <w:i/>
        </w:rPr>
        <w:t>Big Data</w:t>
      </w:r>
      <w:r>
        <w:rPr>
          <w:i/>
        </w:rPr>
        <w:t>:</w:t>
      </w:r>
      <w:r w:rsidR="00352B63">
        <w:t xml:space="preserve"> </w:t>
      </w:r>
    </w:p>
    <w:p w:rsidR="00352B63" w:rsidRDefault="00352B63" w:rsidP="00A700BE">
      <w:pPr>
        <w:pStyle w:val="PargrafodaLista"/>
        <w:numPr>
          <w:ilvl w:val="0"/>
          <w:numId w:val="20"/>
        </w:numPr>
        <w:ind w:left="709"/>
      </w:pPr>
      <w:r>
        <w:t xml:space="preserve">Velocidade: a principal característica do </w:t>
      </w:r>
      <w:r w:rsidRPr="00031934">
        <w:rPr>
          <w:i/>
        </w:rPr>
        <w:t>Big Data</w:t>
      </w:r>
      <w:r>
        <w:t xml:space="preserve">, toda a demanda gerada </w:t>
      </w:r>
      <w:r w:rsidR="00A700BE">
        <w:t>deve ser tratada</w:t>
      </w:r>
      <w:r>
        <w:t xml:space="preserve"> em um espaço de tempo ideal para cada uma delas.</w:t>
      </w:r>
    </w:p>
    <w:p w:rsidR="00352B63" w:rsidRDefault="00352B63" w:rsidP="00A700BE">
      <w:pPr>
        <w:pStyle w:val="PargrafodaLista"/>
        <w:numPr>
          <w:ilvl w:val="0"/>
          <w:numId w:val="20"/>
        </w:numPr>
        <w:ind w:left="709"/>
      </w:pPr>
      <w:r>
        <w:lastRenderedPageBreak/>
        <w:t>Volume: trata-se da imensa quantidade de dados gerados todos os dias, seu desafio é o processo de armazenamento, transmissão ao mesmo tempo.</w:t>
      </w:r>
    </w:p>
    <w:p w:rsidR="0006613A" w:rsidRDefault="00352B63" w:rsidP="00A700BE">
      <w:pPr>
        <w:pStyle w:val="PargrafodaLista"/>
        <w:numPr>
          <w:ilvl w:val="0"/>
          <w:numId w:val="20"/>
        </w:numPr>
        <w:ind w:left="709"/>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352B63" w:rsidRPr="00BB2680" w:rsidRDefault="00E54009" w:rsidP="000C19D9">
      <w:pPr>
        <w:pStyle w:val="PargrafodaLista"/>
      </w:pPr>
      <w:r>
        <w:t xml:space="preserve">Para </w:t>
      </w:r>
      <w:r>
        <w:fldChar w:fldCharType="begin" w:fldLock="1"/>
      </w:r>
      <w:r>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fldChar w:fldCharType="separate"/>
      </w:r>
      <w:r w:rsidRPr="00512182">
        <w:rPr>
          <w:noProof/>
        </w:rPr>
        <w:t xml:space="preserve">XEXÉO </w:t>
      </w:r>
      <w:r>
        <w:rPr>
          <w:noProof/>
        </w:rPr>
        <w:t>(</w:t>
      </w:r>
      <w:r w:rsidRPr="00512182">
        <w:rPr>
          <w:noProof/>
        </w:rPr>
        <w:t>2013)</w:t>
      </w:r>
      <w:r>
        <w:fldChar w:fldCharType="end"/>
      </w:r>
      <w:r>
        <w:t xml:space="preserve"> o </w:t>
      </w:r>
      <w:r w:rsidR="00352B63" w:rsidRPr="00C71F7E">
        <w:rPr>
          <w:i/>
        </w:rPr>
        <w:t>Big Data</w:t>
      </w:r>
      <w:r w:rsidR="00352B63" w:rsidRPr="00352B63">
        <w:t xml:space="preserve"> traz </w:t>
      </w:r>
      <w:r w:rsidR="00AF7FD7">
        <w:t>consigo também problemas éticos, q</w:t>
      </w:r>
      <w:r w:rsidR="00352B63" w:rsidRPr="00352B63">
        <w:t>uestões como a dificuldade de garantir a segurança e privacidade dos dados</w:t>
      </w:r>
      <w:r w:rsidR="00BB2680">
        <w:t xml:space="preserve"> chegam a inviabilizar projetos</w:t>
      </w:r>
      <w:r w:rsidR="00352B63" w:rsidRPr="00352B63">
        <w:t xml:space="preserve"> </w:t>
      </w:r>
      <w:r w:rsidR="00BB2680" w:rsidRPr="00BB2680">
        <w:rPr>
          <w:rFonts w:cs="Arial"/>
          <w:color w:val="222222"/>
          <w:szCs w:val="24"/>
          <w:shd w:val="clear" w:color="auto" w:fill="FFFFFF"/>
        </w:rPr>
        <w:t>devido ao risco de essa informação ser utilizada de forma indevida. Um</w:t>
      </w:r>
      <w:r w:rsidR="00BB2680">
        <w:rPr>
          <w:rFonts w:cs="Arial"/>
          <w:color w:val="222222"/>
          <w:szCs w:val="24"/>
          <w:shd w:val="clear" w:color="auto" w:fill="FFFFFF"/>
        </w:rPr>
        <w:t xml:space="preserve"> </w:t>
      </w:r>
      <w:r w:rsidR="00BB2680" w:rsidRPr="00BB2680">
        <w:rPr>
          <w:rFonts w:cs="Arial"/>
          <w:color w:val="222222"/>
          <w:szCs w:val="24"/>
          <w:shd w:val="clear" w:color="auto" w:fill="FFFFFF"/>
        </w:rPr>
        <w:t xml:space="preserve">exemplo seria o uso de </w:t>
      </w:r>
      <w:r w:rsidR="00BB2680" w:rsidRPr="00C71F7E">
        <w:rPr>
          <w:rFonts w:cs="Arial"/>
          <w:i/>
          <w:color w:val="222222"/>
          <w:szCs w:val="24"/>
          <w:shd w:val="clear" w:color="auto" w:fill="FFFFFF"/>
        </w:rPr>
        <w:t>Big Data</w:t>
      </w:r>
      <w:r w:rsidR="00BB2680" w:rsidRPr="00BB2680">
        <w:rPr>
          <w:rFonts w:cs="Arial"/>
          <w:color w:val="222222"/>
          <w:szCs w:val="24"/>
          <w:shd w:val="clear" w:color="auto" w:fill="FFFFFF"/>
        </w:rPr>
        <w:t xml:space="preserve"> para alimentar uma base de dados de prontuários de saúde</w:t>
      </w:r>
      <w:r w:rsidR="000C19D9">
        <w:rPr>
          <w:rFonts w:cs="Arial"/>
          <w:color w:val="222222"/>
          <w:szCs w:val="24"/>
          <w:shd w:val="clear" w:color="auto" w:fill="FFFFFF"/>
        </w:rPr>
        <w:t xml:space="preserve"> </w:t>
      </w:r>
      <w:r w:rsidR="00B92372">
        <w:rPr>
          <w:rFonts w:cs="Arial"/>
          <w:color w:val="222222"/>
          <w:szCs w:val="24"/>
          <w:shd w:val="clear" w:color="auto" w:fill="FFFFFF"/>
        </w:rPr>
        <w:t xml:space="preserve">para </w:t>
      </w:r>
      <w:r w:rsidR="003A26B9">
        <w:rPr>
          <w:rFonts w:cs="Arial"/>
          <w:color w:val="222222"/>
          <w:szCs w:val="24"/>
          <w:shd w:val="clear" w:color="auto" w:fill="FFFFFF"/>
        </w:rPr>
        <w:t xml:space="preserve">saber a quantidade necessária </w:t>
      </w:r>
      <w:r w:rsidR="00684C4A">
        <w:rPr>
          <w:rFonts w:cs="Arial"/>
          <w:color w:val="222222"/>
          <w:szCs w:val="24"/>
          <w:shd w:val="clear" w:color="auto" w:fill="FFFFFF"/>
        </w:rPr>
        <w:t>de remédios que precisará ter de estoque</w:t>
      </w:r>
      <w:r w:rsidR="000C19D9" w:rsidRPr="000C19D9">
        <w:rPr>
          <w:rFonts w:cs="Arial"/>
          <w:color w:val="222222"/>
          <w:szCs w:val="24"/>
          <w:shd w:val="clear" w:color="auto" w:fill="FFFFFF"/>
        </w:rPr>
        <w:t xml:space="preserve"> de acordo com o número de pacientes.</w:t>
      </w:r>
      <w:r w:rsidR="00BB2680">
        <w:t xml:space="preserve"> </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Percebendo que esse é o grande caminho no século XXI, analistas e desenvolvedores de todo o mundo veem a oportunidade de fazer usos dessa tecnologia, no caso, ferramentas para o tratamento de dados, a oportunidade de se criarem descobertas pela ciência, beneficiar o mundo esportivo através dos dados e análises geradas aperfeiçoando o rendimento dos atletas, no mundo corporativo, empresas crescendo e lucrando mais, também do efeito dessa poderosa ferramenta conseguindo obter melhores resultados em menores tempos.</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or ser escrito em </w:t>
      </w:r>
      <w:proofErr w:type="spellStart"/>
      <w:proofErr w:type="gramStart"/>
      <w:r w:rsidRPr="008E1047">
        <w:rPr>
          <w:rFonts w:cs="Arial"/>
          <w:i/>
          <w:color w:val="222222"/>
          <w:szCs w:val="24"/>
          <w:shd w:val="clear" w:color="auto" w:fill="FFFFFF"/>
        </w:rPr>
        <w:t>JavaScript</w:t>
      </w:r>
      <w:proofErr w:type="spellEnd"/>
      <w:proofErr w:type="gramEnd"/>
      <w:r w:rsidRPr="007F336A">
        <w:rPr>
          <w:rFonts w:cs="Arial"/>
          <w:color w:val="222222"/>
          <w:szCs w:val="24"/>
          <w:shd w:val="clear" w:color="auto" w:fill="FFFFFF"/>
        </w:rPr>
        <w:t xml:space="preserve"> e ser bastante dinâmico, permite você fazer a reutilização do código e acrescentar funções nos projetos que estiver fazendo, dando a liberdade de você manipular, estilizar e fazer a interação dos dados conforme seu desejo.</w:t>
      </w:r>
    </w:p>
    <w:p w:rsidR="00352B63" w:rsidRPr="00352B63" w:rsidRDefault="00BB2680" w:rsidP="00BB2680">
      <w:pPr>
        <w:pStyle w:val="PargrafodaLista"/>
        <w:rPr>
          <w:rFonts w:cs="Arial"/>
          <w:color w:val="222222"/>
          <w:szCs w:val="24"/>
          <w:shd w:val="clear" w:color="auto" w:fill="FFFFFF"/>
        </w:rPr>
      </w:pPr>
      <w:r w:rsidRPr="00BB2680">
        <w:rPr>
          <w:rFonts w:cs="Arial"/>
          <w:color w:val="222222"/>
          <w:szCs w:val="24"/>
          <w:shd w:val="clear" w:color="auto" w:fill="FFFFFF"/>
        </w:rPr>
        <w:t>Frente a essa necessidade de acesso e manipulação de dados em alto</w:t>
      </w:r>
      <w:r>
        <w:rPr>
          <w:rFonts w:cs="Arial"/>
          <w:color w:val="222222"/>
          <w:szCs w:val="24"/>
          <w:shd w:val="clear" w:color="auto" w:fill="FFFFFF"/>
        </w:rPr>
        <w:t xml:space="preserve"> </w:t>
      </w:r>
      <w:r w:rsidRPr="00BB2680">
        <w:rPr>
          <w:rFonts w:cs="Arial"/>
          <w:color w:val="222222"/>
          <w:szCs w:val="24"/>
          <w:shd w:val="clear" w:color="auto" w:fill="FFFFFF"/>
        </w:rPr>
        <w:t>volume, em agosto de 2011 foi lançado no mercado o</w:t>
      </w:r>
      <w:r>
        <w:rPr>
          <w:rFonts w:cs="Arial"/>
          <w:color w:val="222222"/>
          <w:szCs w:val="24"/>
          <w:shd w:val="clear" w:color="auto" w:fill="FFFFFF"/>
        </w:rPr>
        <w:t xml:space="preserve"> </w:t>
      </w:r>
      <w:r w:rsidR="00682A5F" w:rsidRPr="00BB2680">
        <w:rPr>
          <w:rFonts w:cs="Arial"/>
          <w:i/>
          <w:color w:val="222222"/>
          <w:szCs w:val="24"/>
          <w:shd w:val="clear" w:color="auto" w:fill="FFFFFF"/>
        </w:rPr>
        <w:t>D3js</w:t>
      </w:r>
      <w:r w:rsidR="00352B63" w:rsidRPr="00352B63">
        <w:rPr>
          <w:rFonts w:cs="Arial"/>
          <w:color w:val="222222"/>
          <w:szCs w:val="24"/>
          <w:shd w:val="clear" w:color="auto" w:fill="FFFFFF"/>
        </w:rPr>
        <w:t xml:space="preserve">, uma biblioteca em </w:t>
      </w:r>
      <w:proofErr w:type="spellStart"/>
      <w:proofErr w:type="gramStart"/>
      <w:r w:rsidR="00352B63" w:rsidRPr="00387D13">
        <w:rPr>
          <w:rFonts w:cs="Arial"/>
          <w:i/>
          <w:color w:val="222222"/>
          <w:szCs w:val="24"/>
          <w:shd w:val="clear" w:color="auto" w:fill="FFFFFF"/>
        </w:rPr>
        <w:t>JavaScript</w:t>
      </w:r>
      <w:proofErr w:type="spellEnd"/>
      <w:proofErr w:type="gramEnd"/>
      <w:r w:rsidR="00352B63" w:rsidRPr="00352B63">
        <w:rPr>
          <w:rFonts w:cs="Arial"/>
          <w:color w:val="222222"/>
          <w:szCs w:val="24"/>
          <w:shd w:val="clear" w:color="auto" w:fill="FFFFFF"/>
        </w:rPr>
        <w:t xml:space="preserve">, para criação de páginas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com ótima interação com usuário, com o principal objetivo de se criar técnicas de visualização de dados interativos e dinâmicos, </w:t>
      </w:r>
      <w:r>
        <w:rPr>
          <w:rFonts w:cs="Arial"/>
          <w:color w:val="222222"/>
          <w:szCs w:val="24"/>
          <w:shd w:val="clear" w:color="auto" w:fill="FFFFFF"/>
        </w:rPr>
        <w:t>no</w:t>
      </w:r>
      <w:r w:rsidR="00352B63" w:rsidRPr="00352B63">
        <w:rPr>
          <w:rFonts w:cs="Arial"/>
          <w:color w:val="222222"/>
          <w:szCs w:val="24"/>
          <w:shd w:val="clear" w:color="auto" w:fill="FFFFFF"/>
        </w:rPr>
        <w:t xml:space="preserve"> navegador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w:t>
      </w:r>
      <w:r w:rsidR="00352B63" w:rsidRPr="00C71F7E">
        <w:rPr>
          <w:rFonts w:cs="Arial"/>
          <w:i/>
          <w:color w:val="222222"/>
          <w:szCs w:val="24"/>
          <w:shd w:val="clear" w:color="auto" w:fill="FFFFFF"/>
        </w:rPr>
        <w:t>D3js</w:t>
      </w:r>
      <w:r w:rsidR="00352B63" w:rsidRPr="00352B63">
        <w:rPr>
          <w:rFonts w:cs="Arial"/>
          <w:color w:val="222222"/>
          <w:szCs w:val="24"/>
          <w:shd w:val="clear" w:color="auto" w:fill="FFFFFF"/>
        </w:rPr>
        <w:t xml:space="preserve"> vem </w:t>
      </w:r>
      <w:r w:rsidR="00E12329">
        <w:rPr>
          <w:rFonts w:cs="Arial"/>
          <w:color w:val="222222"/>
          <w:szCs w:val="24"/>
          <w:shd w:val="clear" w:color="auto" w:fill="FFFFFF"/>
        </w:rPr>
        <w:t>crescendo rapidamente</w:t>
      </w:r>
      <w:r w:rsidR="00352B63" w:rsidRPr="00352B63">
        <w:rPr>
          <w:rFonts w:cs="Arial"/>
          <w:color w:val="222222"/>
          <w:szCs w:val="24"/>
          <w:shd w:val="clear" w:color="auto" w:fill="FFFFFF"/>
        </w:rPr>
        <w:t xml:space="preserve"> em popularidade</w:t>
      </w:r>
      <w:r w:rsidR="00E12329">
        <w:rPr>
          <w:rFonts w:cs="Arial"/>
          <w:color w:val="222222"/>
          <w:szCs w:val="24"/>
          <w:shd w:val="clear" w:color="auto" w:fill="FFFFFF"/>
        </w:rPr>
        <w:t xml:space="preserve"> por ser poderoso e </w:t>
      </w:r>
      <w:r w:rsidR="00352B63" w:rsidRPr="00352B63">
        <w:rPr>
          <w:rFonts w:cs="Arial"/>
          <w:color w:val="222222"/>
          <w:szCs w:val="24"/>
          <w:shd w:val="clear" w:color="auto" w:fill="FFFFFF"/>
        </w:rPr>
        <w:t xml:space="preserve">funcionar em navegadores modernos, incluindo </w:t>
      </w:r>
      <w:r w:rsidR="00E12329">
        <w:rPr>
          <w:rFonts w:cs="Arial"/>
          <w:color w:val="222222"/>
          <w:szCs w:val="24"/>
          <w:shd w:val="clear" w:color="auto" w:fill="FFFFFF"/>
        </w:rPr>
        <w:t>ambientes mobile (</w:t>
      </w:r>
      <w:proofErr w:type="spellStart"/>
      <w:r w:rsidR="00352B63" w:rsidRPr="00E12329">
        <w:rPr>
          <w:rFonts w:cs="Arial"/>
          <w:i/>
          <w:color w:val="222222"/>
          <w:szCs w:val="24"/>
          <w:shd w:val="clear" w:color="auto" w:fill="FFFFFF"/>
        </w:rPr>
        <w:t>Android</w:t>
      </w:r>
      <w:proofErr w:type="spellEnd"/>
      <w:r w:rsidR="00352B63" w:rsidRPr="00352B63">
        <w:rPr>
          <w:rFonts w:cs="Arial"/>
          <w:color w:val="222222"/>
          <w:szCs w:val="24"/>
          <w:shd w:val="clear" w:color="auto" w:fill="FFFFFF"/>
        </w:rPr>
        <w:t xml:space="preserve"> e </w:t>
      </w:r>
      <w:r w:rsidR="00352B63" w:rsidRPr="00E12329">
        <w:rPr>
          <w:rFonts w:cs="Arial"/>
          <w:i/>
          <w:color w:val="222222"/>
          <w:szCs w:val="24"/>
          <w:shd w:val="clear" w:color="auto" w:fill="FFFFFF"/>
        </w:rPr>
        <w:t>IOS</w:t>
      </w:r>
      <w:r w:rsidR="00E12329">
        <w:rPr>
          <w:rFonts w:cs="Arial"/>
          <w:color w:val="222222"/>
          <w:szCs w:val="24"/>
          <w:shd w:val="clear" w:color="auto" w:fill="FFFFFF"/>
        </w:rPr>
        <w:t>)</w:t>
      </w:r>
      <w:r w:rsidR="00352B63" w:rsidRPr="00352B63">
        <w:rPr>
          <w:rFonts w:cs="Arial"/>
          <w:color w:val="222222"/>
          <w:szCs w:val="24"/>
          <w:shd w:val="clear" w:color="auto" w:fill="FFFFFF"/>
        </w:rPr>
        <w:t>.</w:t>
      </w:r>
    </w:p>
    <w:p w:rsidR="00352B63" w:rsidRDefault="00352B63" w:rsidP="000C19D9">
      <w:pPr>
        <w:pStyle w:val="PargrafodaLista"/>
        <w:rPr>
          <w:rFonts w:cs="Arial"/>
          <w:color w:val="222222"/>
          <w:szCs w:val="24"/>
          <w:shd w:val="clear" w:color="auto" w:fill="FFFFFF"/>
        </w:rPr>
      </w:pPr>
      <w:r w:rsidRPr="00352B63">
        <w:rPr>
          <w:rFonts w:cs="Arial"/>
          <w:color w:val="222222"/>
          <w:szCs w:val="24"/>
          <w:shd w:val="clear" w:color="auto" w:fill="FFFFFF"/>
        </w:rPr>
        <w:t xml:space="preserve">Sua principal função é interligar os valores de uma massa de dados para documentar elementos, </w:t>
      </w:r>
      <w:r w:rsidR="009D4103">
        <w:rPr>
          <w:rFonts w:cs="Arial"/>
          <w:color w:val="222222"/>
          <w:szCs w:val="24"/>
          <w:shd w:val="clear" w:color="auto" w:fill="FFFFFF"/>
        </w:rPr>
        <w:t>podendo assim</w:t>
      </w:r>
      <w:r w:rsidR="000C19D9" w:rsidRPr="000C19D9">
        <w:rPr>
          <w:rFonts w:cs="Arial"/>
          <w:color w:val="222222"/>
          <w:szCs w:val="24"/>
          <w:shd w:val="clear" w:color="auto" w:fill="FFFFFF"/>
        </w:rPr>
        <w:t xml:space="preserve"> gerar </w:t>
      </w:r>
      <w:r w:rsidR="009D4103">
        <w:rPr>
          <w:rFonts w:cs="Arial"/>
          <w:color w:val="222222"/>
          <w:szCs w:val="24"/>
          <w:shd w:val="clear" w:color="auto" w:fill="FFFFFF"/>
        </w:rPr>
        <w:t xml:space="preserve">diversas </w:t>
      </w:r>
      <w:r w:rsidR="000C19D9" w:rsidRPr="000C19D9">
        <w:rPr>
          <w:rFonts w:cs="Arial"/>
          <w:color w:val="222222"/>
          <w:szCs w:val="24"/>
          <w:shd w:val="clear" w:color="auto" w:fill="FFFFFF"/>
        </w:rPr>
        <w:t xml:space="preserve">formas </w:t>
      </w:r>
      <w:r w:rsidR="009D4103">
        <w:rPr>
          <w:rFonts w:cs="Arial"/>
          <w:color w:val="222222"/>
          <w:szCs w:val="24"/>
          <w:shd w:val="clear" w:color="auto" w:fill="FFFFFF"/>
        </w:rPr>
        <w:t xml:space="preserve">de gráficos </w:t>
      </w:r>
      <w:r w:rsidR="000C19D9" w:rsidRPr="000C19D9">
        <w:rPr>
          <w:rFonts w:cs="Arial"/>
          <w:color w:val="222222"/>
          <w:szCs w:val="24"/>
          <w:shd w:val="clear" w:color="auto" w:fill="FFFFFF"/>
        </w:rPr>
        <w:t>no documento a partir dessa obtenção de dados</w:t>
      </w:r>
      <w:r w:rsidR="00E47FA8">
        <w:rPr>
          <w:rFonts w:cs="Arial"/>
          <w:color w:val="222222"/>
          <w:szCs w:val="24"/>
          <w:shd w:val="clear" w:color="auto" w:fill="FFFFFF"/>
        </w:rPr>
        <w:t>.</w:t>
      </w:r>
    </w:p>
    <w:p w:rsidR="00913BE1" w:rsidRDefault="00910B4C" w:rsidP="00910B4C">
      <w:pPr>
        <w:pStyle w:val="PargrafodaLista"/>
        <w:rPr>
          <w:rStyle w:val="notranslate"/>
          <w:rFonts w:cs="Arial"/>
          <w:szCs w:val="24"/>
          <w:shd w:val="clear" w:color="auto" w:fill="FFFFFF"/>
        </w:rPr>
      </w:pPr>
      <w:r w:rsidRPr="00910B4C">
        <w:rPr>
          <w:rStyle w:val="notranslate"/>
          <w:rFonts w:cs="Arial"/>
          <w:szCs w:val="24"/>
          <w:shd w:val="clear" w:color="auto" w:fill="FFFFFF"/>
        </w:rPr>
        <w:lastRenderedPageBreak/>
        <w:t>O grande trunfo dessa nova ferramenta é a flexibilidade, que não limita</w:t>
      </w:r>
      <w:r>
        <w:rPr>
          <w:rStyle w:val="notranslate"/>
          <w:rFonts w:cs="Arial"/>
          <w:szCs w:val="24"/>
          <w:shd w:val="clear" w:color="auto" w:fill="FFFFFF"/>
        </w:rPr>
        <w:t xml:space="preserve"> a uma </w:t>
      </w:r>
      <w:r w:rsidR="00913BE1" w:rsidRPr="00913BE1">
        <w:rPr>
          <w:rStyle w:val="notranslate"/>
          <w:rFonts w:cs="Arial"/>
          <w:szCs w:val="24"/>
          <w:shd w:val="clear" w:color="auto" w:fill="FFFFFF"/>
        </w:rPr>
        <w:t>forma de visual específica</w:t>
      </w:r>
      <w:r>
        <w:rPr>
          <w:rStyle w:val="notranslate"/>
          <w:rFonts w:cs="Arial"/>
          <w:szCs w:val="24"/>
          <w:shd w:val="clear" w:color="auto" w:fill="FFFFFF"/>
        </w:rPr>
        <w:t xml:space="preserve"> </w:t>
      </w:r>
      <w:r w:rsidRPr="00910B4C">
        <w:rPr>
          <w:rStyle w:val="notranslate"/>
          <w:rFonts w:cs="Arial"/>
          <w:szCs w:val="24"/>
          <w:shd w:val="clear" w:color="auto" w:fill="FFFFFF"/>
        </w:rPr>
        <w:t>e permitindo o explorar o u</w:t>
      </w:r>
      <w:r>
        <w:rPr>
          <w:rStyle w:val="notranslate"/>
          <w:rFonts w:cs="Arial"/>
          <w:szCs w:val="24"/>
          <w:shd w:val="clear" w:color="auto" w:fill="FFFFFF"/>
        </w:rPr>
        <w:t xml:space="preserve">so de gráficos gerados a partir </w:t>
      </w:r>
      <w:r w:rsidRPr="00910B4C">
        <w:rPr>
          <w:rStyle w:val="notranslate"/>
          <w:rFonts w:cs="Arial"/>
          <w:szCs w:val="24"/>
          <w:shd w:val="clear" w:color="auto" w:fill="FFFFFF"/>
        </w:rPr>
        <w:t>das informações, bem como a criação de nova</w:t>
      </w:r>
      <w:r>
        <w:rPr>
          <w:rStyle w:val="notranslate"/>
          <w:rFonts w:cs="Arial"/>
          <w:szCs w:val="24"/>
          <w:shd w:val="clear" w:color="auto" w:fill="FFFFFF"/>
        </w:rPr>
        <w:t xml:space="preserve">s formas de visualização </w:t>
      </w:r>
      <w:r w:rsidRPr="00910B4C">
        <w:rPr>
          <w:rStyle w:val="notranslate"/>
          <w:rFonts w:cs="Arial"/>
          <w:szCs w:val="24"/>
          <w:shd w:val="clear" w:color="auto" w:fill="FFFFFF"/>
        </w:rPr>
        <w:t>específicas para determinadas necessidades.</w:t>
      </w:r>
    </w:p>
    <w:p w:rsidR="00DE5BFB" w:rsidRPr="00913BE1" w:rsidRDefault="00DE5BFB" w:rsidP="00DE5BFB">
      <w:pPr>
        <w:pStyle w:val="PargrafodaLista"/>
        <w:rPr>
          <w:rStyle w:val="notranslate"/>
          <w:rFonts w:cs="Arial"/>
          <w:szCs w:val="24"/>
          <w:shd w:val="clear" w:color="auto" w:fill="FFFFFF"/>
        </w:rPr>
      </w:pPr>
      <w:r w:rsidRPr="00DE5BFB">
        <w:rPr>
          <w:rStyle w:val="notranslate"/>
          <w:rFonts w:cs="Arial"/>
          <w:szCs w:val="24"/>
          <w:shd w:val="clear" w:color="auto" w:fill="FFFFFF"/>
        </w:rPr>
        <w:t xml:space="preserve">O </w:t>
      </w:r>
      <w:r w:rsidRPr="00C71F7E">
        <w:rPr>
          <w:rStyle w:val="notranslate"/>
          <w:rFonts w:cs="Arial"/>
          <w:i/>
          <w:szCs w:val="24"/>
          <w:shd w:val="clear" w:color="auto" w:fill="FFFFFF"/>
        </w:rPr>
        <w:t>D3js</w:t>
      </w:r>
      <w:r w:rsidRPr="00DE5BFB">
        <w:rPr>
          <w:rStyle w:val="notranslate"/>
          <w:rFonts w:cs="Arial"/>
          <w:szCs w:val="24"/>
          <w:shd w:val="clear" w:color="auto" w:fill="FFFFFF"/>
        </w:rPr>
        <w:t xml:space="preserve"> parece ser um dos caminhos para uma maneira</w:t>
      </w:r>
      <w:r>
        <w:rPr>
          <w:rStyle w:val="notranslate"/>
          <w:rFonts w:cs="Arial"/>
          <w:szCs w:val="24"/>
          <w:shd w:val="clear" w:color="auto" w:fill="FFFFFF"/>
        </w:rPr>
        <w:t xml:space="preserve"> </w:t>
      </w:r>
      <w:r w:rsidRPr="00DE5BFB">
        <w:rPr>
          <w:rStyle w:val="notranslate"/>
          <w:rFonts w:cs="Arial"/>
          <w:szCs w:val="24"/>
          <w:shd w:val="clear" w:color="auto" w:fill="FFFFFF"/>
        </w:rPr>
        <w:t>rápida e eficaz de manipular e interagir com tantas informações geradas num mundo que cada vez mais dependente da tecnologia e que irá gerar cada vez mais dados em um processo cíclico.</w:t>
      </w:r>
    </w:p>
    <w:p w:rsidR="0016740F" w:rsidRDefault="00913BE1" w:rsidP="009D4103">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w:t>
      </w:r>
      <w:r w:rsidR="009D4103" w:rsidRPr="009D4103">
        <w:rPr>
          <w:rStyle w:val="notranslate"/>
          <w:rFonts w:cs="Arial"/>
          <w:szCs w:val="24"/>
          <w:shd w:val="clear" w:color="auto" w:fill="FFFFFF"/>
        </w:rPr>
        <w:t>vem gradualmente</w:t>
      </w:r>
      <w:r w:rsidR="009D4103">
        <w:rPr>
          <w:rStyle w:val="notranslate"/>
          <w:rFonts w:cs="Arial"/>
          <w:szCs w:val="24"/>
          <w:shd w:val="clear" w:color="auto" w:fill="FFFFFF"/>
        </w:rPr>
        <w:t xml:space="preserve"> </w:t>
      </w:r>
      <w:r w:rsidR="009D4103" w:rsidRPr="009D4103">
        <w:rPr>
          <w:rStyle w:val="notranslate"/>
          <w:rFonts w:cs="Arial"/>
          <w:szCs w:val="24"/>
          <w:shd w:val="clear" w:color="auto" w:fill="FFFFFF"/>
        </w:rPr>
        <w:t>eliminando o</w:t>
      </w:r>
      <w:r w:rsidRPr="00913BE1">
        <w:rPr>
          <w:rStyle w:val="notranslate"/>
          <w:rFonts w:cs="Arial"/>
          <w:szCs w:val="24"/>
          <w:shd w:val="clear" w:color="auto" w:fill="FFFFFF"/>
        </w:rPr>
        <w:t xml:space="preserve"> </w:t>
      </w:r>
      <w:r w:rsidRPr="00C71F7E">
        <w:rPr>
          <w:rStyle w:val="notranslate"/>
          <w:rFonts w:cs="Arial"/>
          <w:i/>
          <w:szCs w:val="24"/>
          <w:shd w:val="clear" w:color="auto" w:fill="FFFFFF"/>
        </w:rPr>
        <w:t>Flash</w:t>
      </w:r>
      <w:r w:rsidRPr="00913BE1">
        <w:rPr>
          <w:rStyle w:val="notranslate"/>
          <w:rFonts w:cs="Arial"/>
          <w:szCs w:val="24"/>
          <w:shd w:val="clear" w:color="auto" w:fill="FFFFFF"/>
        </w:rPr>
        <w:t xml:space="preserve">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o principal autor 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B3B78" w:rsidRPr="009B3B78"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 xml:space="preserve">O objetivo do trabalho é apresentar </w:t>
      </w:r>
      <w:r w:rsidR="009B3B78">
        <w:rPr>
          <w:rStyle w:val="apple-converted-space"/>
          <w:rFonts w:cs="Arial"/>
          <w:szCs w:val="24"/>
          <w:shd w:val="clear" w:color="auto" w:fill="FFFFFF"/>
        </w:rPr>
        <w:t>a</w:t>
      </w:r>
      <w:r w:rsidRPr="00913BE1">
        <w:rPr>
          <w:rStyle w:val="apple-converted-space"/>
          <w:rFonts w:cs="Arial"/>
          <w:szCs w:val="24"/>
          <w:shd w:val="clear" w:color="auto" w:fill="FFFFFF"/>
        </w:rPr>
        <w:t xml:space="preserve"> ferramenta</w:t>
      </w:r>
      <w:r w:rsidR="009B3B78">
        <w:rPr>
          <w:rStyle w:val="apple-converted-space"/>
          <w:rFonts w:cs="Arial"/>
          <w:szCs w:val="24"/>
          <w:shd w:val="clear" w:color="auto" w:fill="FFFFFF"/>
        </w:rPr>
        <w:t xml:space="preserve"> </w:t>
      </w:r>
      <w:r w:rsidR="009B3B78" w:rsidRPr="009B3B78">
        <w:rPr>
          <w:rStyle w:val="apple-converted-space"/>
          <w:rFonts w:cs="Arial"/>
          <w:i/>
          <w:szCs w:val="24"/>
          <w:shd w:val="clear" w:color="auto" w:fill="FFFFFF"/>
        </w:rPr>
        <w:t>D3js</w:t>
      </w:r>
      <w:r w:rsidR="009B3B78">
        <w:rPr>
          <w:rStyle w:val="apple-converted-space"/>
          <w:rFonts w:cs="Arial"/>
          <w:szCs w:val="24"/>
          <w:shd w:val="clear" w:color="auto" w:fill="FFFFFF"/>
        </w:rPr>
        <w:t xml:space="preserve"> suas possíveis aplicações e vantagens </w:t>
      </w:r>
      <w:r w:rsidR="009B3B78" w:rsidRPr="009B3B78">
        <w:rPr>
          <w:rStyle w:val="apple-converted-space"/>
          <w:rFonts w:cs="Arial"/>
          <w:szCs w:val="24"/>
          <w:shd w:val="clear" w:color="auto" w:fill="FFFFFF"/>
        </w:rPr>
        <w:t>derivadas de sua flexibilidade na manipulação de dados.</w:t>
      </w:r>
    </w:p>
    <w:p w:rsidR="008E1047" w:rsidRPr="00913BE1" w:rsidRDefault="008E1047" w:rsidP="00913BE1">
      <w:pPr>
        <w:pStyle w:val="PargrafodaLista"/>
        <w:rPr>
          <w:rStyle w:val="apple-converted-space"/>
          <w:rFonts w:cs="Arial"/>
          <w:szCs w:val="24"/>
          <w:shd w:val="clear" w:color="auto" w:fill="FFFFFF"/>
        </w:rPr>
      </w:pPr>
      <w:r w:rsidRPr="008E1047">
        <w:rPr>
          <w:rStyle w:val="apple-converted-space"/>
          <w:rFonts w:cs="Arial"/>
          <w:szCs w:val="24"/>
          <w:shd w:val="clear" w:color="auto" w:fill="FFFFFF"/>
        </w:rPr>
        <w:t xml:space="preserve">Atraindo a atenção de diversos desenvolvedores e colaboradores pela sua maneira interativa e flexiva de tratar os dados, o </w:t>
      </w:r>
      <w:r w:rsidRPr="008E1047">
        <w:rPr>
          <w:rStyle w:val="apple-converted-space"/>
          <w:rFonts w:cs="Arial"/>
          <w:i/>
          <w:szCs w:val="24"/>
          <w:shd w:val="clear" w:color="auto" w:fill="FFFFFF"/>
        </w:rPr>
        <w:t>D3js</w:t>
      </w:r>
      <w:r w:rsidRPr="008E1047">
        <w:rPr>
          <w:rStyle w:val="apple-converted-space"/>
          <w:rFonts w:cs="Arial"/>
          <w:szCs w:val="24"/>
          <w:shd w:val="clear" w:color="auto" w:fill="FFFFFF"/>
        </w:rPr>
        <w:t xml:space="preserve"> tem muito a evoluir em benefício a todos, fazendo automaticamente gerar muitos empregos, investimentos e grandes descoberta</w:t>
      </w:r>
      <w:r>
        <w:rPr>
          <w:rStyle w:val="apple-converted-space"/>
          <w:rFonts w:cs="Arial"/>
          <w:szCs w:val="24"/>
          <w:shd w:val="clear" w:color="auto" w:fill="FFFFFF"/>
        </w:rPr>
        <w:t>s</w:t>
      </w:r>
      <w:r w:rsidRPr="008E1047">
        <w:rPr>
          <w:rStyle w:val="apple-converted-space"/>
          <w:rFonts w:cs="Arial"/>
          <w:szCs w:val="24"/>
          <w:shd w:val="clear" w:color="auto" w:fill="FFFFFF"/>
        </w:rPr>
        <w:t>.</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9545376"/>
      <w:r w:rsidRPr="00182F3D">
        <w:rPr>
          <w:rStyle w:val="apple-converted-space"/>
          <w:rFonts w:cs="Arial"/>
          <w:szCs w:val="24"/>
          <w:shd w:val="clear" w:color="auto" w:fill="FFFFFF"/>
        </w:rPr>
        <w:lastRenderedPageBreak/>
        <w:t>desenvolvimento</w:t>
      </w:r>
      <w:bookmarkEnd w:id="1"/>
    </w:p>
    <w:p w:rsidR="00084A89" w:rsidRPr="00182F3D" w:rsidRDefault="004178F8" w:rsidP="00CB3FF1">
      <w:pPr>
        <w:pStyle w:val="Ttulo2"/>
        <w:rPr>
          <w:rStyle w:val="apple-converted-space"/>
          <w:rFonts w:cs="Arial"/>
          <w:szCs w:val="24"/>
          <w:shd w:val="clear" w:color="auto" w:fill="FFFFFF"/>
        </w:rPr>
      </w:pPr>
      <w:bookmarkStart w:id="2" w:name="_Toc419545377"/>
      <w:r>
        <w:rPr>
          <w:rStyle w:val="apple-converted-space"/>
          <w:rFonts w:cs="Arial"/>
          <w:szCs w:val="24"/>
          <w:shd w:val="clear" w:color="auto" w:fill="FFFFFF"/>
        </w:rPr>
        <w:t>Linguagem de programação</w:t>
      </w:r>
      <w:bookmarkEnd w:id="2"/>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navegadores (</w:t>
      </w:r>
      <w:r w:rsidRPr="00C71F7E">
        <w:rPr>
          <w:rStyle w:val="apple-converted-space"/>
          <w:rFonts w:cs="Arial"/>
          <w:i/>
          <w:szCs w:val="24"/>
          <w:shd w:val="clear" w:color="auto" w:fill="FFFFFF"/>
        </w:rPr>
        <w:t>browser</w:t>
      </w:r>
      <w:r>
        <w:rPr>
          <w:rStyle w:val="apple-converted-space"/>
          <w:rFonts w:cs="Arial"/>
          <w:szCs w:val="24"/>
          <w:shd w:val="clear" w:color="auto" w:fill="FFFFFF"/>
        </w:rPr>
        <w:t xml:space="preserve">),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w:t>
      </w:r>
      <w:r w:rsidRPr="00C71F7E">
        <w:rPr>
          <w:rStyle w:val="apple-converted-space"/>
          <w:rFonts w:cs="Arial"/>
          <w:i/>
          <w:szCs w:val="24"/>
          <w:shd w:val="clear" w:color="auto" w:fill="FFFFFF"/>
        </w:rPr>
        <w:t>Microsoft</w:t>
      </w:r>
      <w:r>
        <w:rPr>
          <w:rStyle w:val="apple-converted-space"/>
          <w:rFonts w:cs="Arial"/>
          <w:szCs w:val="24"/>
          <w:shd w:val="clear" w:color="auto" w:fill="FFFFFF"/>
        </w:rPr>
        <w:t xml:space="preserve">, em resposta à </w:t>
      </w:r>
      <w:r w:rsidRPr="00CE0CC5">
        <w:rPr>
          <w:rStyle w:val="apple-converted-space"/>
          <w:rFonts w:cs="Arial"/>
          <w:i/>
          <w:szCs w:val="24"/>
          <w:shd w:val="clear" w:color="auto" w:fill="FFFFFF"/>
        </w:rPr>
        <w:t>Netscape</w:t>
      </w:r>
      <w:r w:rsidRPr="00EB4330">
        <w:rPr>
          <w:rStyle w:val="apple-converted-space"/>
          <w:rFonts w:cs="Arial"/>
          <w:szCs w:val="24"/>
          <w:shd w:val="clear" w:color="auto" w:fill="FFFFFF"/>
        </w:rPr>
        <w:t xml:space="preserve">, criou a linguagem </w:t>
      </w:r>
      <w:proofErr w:type="gramStart"/>
      <w:r w:rsidRPr="00C71F7E">
        <w:rPr>
          <w:rStyle w:val="apple-converted-space"/>
          <w:rFonts w:cs="Arial"/>
          <w:i/>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w:t>
      </w:r>
      <w:r w:rsidRPr="00C71F7E">
        <w:rPr>
          <w:rStyle w:val="apple-converted-space"/>
          <w:rFonts w:cs="Arial"/>
          <w:i/>
          <w:szCs w:val="24"/>
          <w:shd w:val="clear" w:color="auto" w:fill="FFFFFF"/>
        </w:rPr>
        <w:t>Internet Explorer 3.0</w:t>
      </w:r>
      <w:r>
        <w:rPr>
          <w:rStyle w:val="apple-converted-space"/>
          <w:rFonts w:cs="Arial"/>
          <w:szCs w:val="24"/>
          <w:shd w:val="clear" w:color="auto" w:fill="FFFFFF"/>
        </w:rPr>
        <w:t xml:space="preserve">.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C71F7E">
        <w:rPr>
          <w:rStyle w:val="apple-converted-space"/>
          <w:rFonts w:cs="Arial"/>
          <w:i/>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w:t>
      </w:r>
      <w:r w:rsidRPr="00CE0CC5">
        <w:rPr>
          <w:rStyle w:val="apple-converted-space"/>
          <w:rFonts w:cs="Arial"/>
          <w:i/>
          <w:szCs w:val="24"/>
          <w:shd w:val="clear" w:color="auto" w:fill="FFFFFF"/>
        </w:rPr>
        <w:t>HTML</w:t>
      </w:r>
      <w:r w:rsidR="000714BE">
        <w:rPr>
          <w:rStyle w:val="apple-converted-space"/>
          <w:rFonts w:cs="Arial"/>
          <w:szCs w:val="24"/>
          <w:shd w:val="clear" w:color="auto" w:fill="FFFFFF"/>
        </w:rPr>
        <w:t xml:space="preserve"> ele </w:t>
      </w:r>
      <w:r w:rsidRPr="001D1604">
        <w:rPr>
          <w:rStyle w:val="apple-converted-space"/>
          <w:rFonts w:cs="Arial"/>
          <w:szCs w:val="24"/>
          <w:shd w:val="clear" w:color="auto" w:fill="FFFFFF"/>
        </w:rPr>
        <w:t xml:space="preserve">se limita a elaborar os rótulos e campos de um formulário para serem preenchidos pelo usuário,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t>
      </w:r>
      <w:r w:rsidRPr="00C71F7E">
        <w:rPr>
          <w:rStyle w:val="apple-converted-space"/>
          <w:rFonts w:cs="Arial"/>
          <w:i/>
          <w:szCs w:val="24"/>
          <w:shd w:val="clear" w:color="auto" w:fill="FFFFFF"/>
        </w:rPr>
        <w:t>web</w:t>
      </w:r>
      <w:r w:rsidRPr="001D1604">
        <w:rPr>
          <w:rStyle w:val="apple-converted-space"/>
          <w:rFonts w:cs="Arial"/>
          <w:szCs w:val="24"/>
          <w:shd w:val="clear" w:color="auto" w:fill="FFFFFF"/>
        </w:rPr>
        <w:t xml:space="preserve">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w:t>
      </w:r>
      <w:r w:rsidR="00E8563B">
        <w:rPr>
          <w:rStyle w:val="apple-converted-space"/>
          <w:rFonts w:cs="Arial"/>
          <w:szCs w:val="24"/>
          <w:shd w:val="clear" w:color="auto" w:fill="FFFFFF"/>
        </w:rPr>
        <w:t xml:space="preserve">é uma </w:t>
      </w:r>
      <w:r w:rsidR="008C3B59">
        <w:rPr>
          <w:rStyle w:val="apple-converted-space"/>
          <w:rFonts w:cs="Arial"/>
          <w:szCs w:val="24"/>
          <w:shd w:val="clear" w:color="auto" w:fill="FFFFFF"/>
        </w:rPr>
        <w:t>linguagem</w:t>
      </w:r>
      <w:r w:rsidR="00E8563B">
        <w:rPr>
          <w:rStyle w:val="apple-converted-space"/>
          <w:rFonts w:cs="Arial"/>
          <w:szCs w:val="24"/>
          <w:shd w:val="clear" w:color="auto" w:fill="FFFFFF"/>
        </w:rPr>
        <w:t xml:space="preserve"> interpretada e seu  funcionamento</w:t>
      </w:r>
      <w:r w:rsidRPr="001D1604">
        <w:rPr>
          <w:rStyle w:val="apple-converted-space"/>
          <w:rFonts w:cs="Arial"/>
          <w:szCs w:val="24"/>
          <w:shd w:val="clear" w:color="auto" w:fill="FFFFFF"/>
        </w:rPr>
        <w:t>, depende de funcionalidades hospedadas no navegador do usuário</w:t>
      </w:r>
      <w:r w:rsidR="008C3B59">
        <w:rPr>
          <w:rStyle w:val="apple-converted-space"/>
          <w:rFonts w:cs="Arial"/>
          <w:szCs w:val="24"/>
          <w:shd w:val="clear" w:color="auto" w:fill="FFFFFF"/>
        </w:rPr>
        <w:t>, dentre elas</w:t>
      </w:r>
      <w:r w:rsidRPr="001D1604">
        <w:rPr>
          <w:rStyle w:val="apple-converted-space"/>
          <w:rFonts w:cs="Arial"/>
          <w:szCs w:val="24"/>
          <w:shd w:val="clear" w:color="auto" w:fill="FFFFFF"/>
        </w:rPr>
        <w:t xml:space="preserve"> é necessário que exista um interpretado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lastRenderedPageBreak/>
        <w:t xml:space="preserve">Esses interpretadores foram colocados </w:t>
      </w:r>
      <w:r w:rsidR="00F51DD5" w:rsidRPr="001D1604">
        <w:rPr>
          <w:rStyle w:val="apple-converted-space"/>
          <w:rFonts w:cs="Arial"/>
          <w:szCs w:val="24"/>
          <w:shd w:val="clear" w:color="auto" w:fill="FFFFFF"/>
        </w:rPr>
        <w:t>à</w:t>
      </w:r>
      <w:r w:rsidRPr="001D1604">
        <w:rPr>
          <w:rStyle w:val="apple-converted-space"/>
          <w:rFonts w:cs="Arial"/>
          <w:szCs w:val="24"/>
          <w:shd w:val="clear" w:color="auto" w:fill="FFFFFF"/>
        </w:rPr>
        <w:t xml:space="preserve"> disposição para o uso público e </w:t>
      </w:r>
      <w:r w:rsidR="00F51DD5">
        <w:rPr>
          <w:rStyle w:val="apple-converted-space"/>
          <w:rFonts w:cs="Arial"/>
          <w:szCs w:val="24"/>
          <w:shd w:val="clear" w:color="auto" w:fill="FFFFFF"/>
        </w:rPr>
        <w:t xml:space="preserve">permitiram o uso de </w:t>
      </w:r>
      <w:proofErr w:type="spellStart"/>
      <w:proofErr w:type="gramStart"/>
      <w:r w:rsidR="00F51DD5" w:rsidRPr="00F51DD5">
        <w:rPr>
          <w:rStyle w:val="apple-converted-space"/>
          <w:rFonts w:cs="Arial"/>
          <w:i/>
          <w:szCs w:val="24"/>
          <w:shd w:val="clear" w:color="auto" w:fill="FFFFFF"/>
        </w:rPr>
        <w:t>JavaScript</w:t>
      </w:r>
      <w:proofErr w:type="spellEnd"/>
      <w:proofErr w:type="gramEnd"/>
      <w:r w:rsidR="00F51DD5">
        <w:rPr>
          <w:rStyle w:val="apple-converted-space"/>
          <w:rFonts w:cs="Arial"/>
          <w:szCs w:val="24"/>
          <w:shd w:val="clear" w:color="auto" w:fill="FFFFFF"/>
        </w:rPr>
        <w:t xml:space="preserve"> </w:t>
      </w:r>
      <w:r w:rsidRPr="001D1604">
        <w:rPr>
          <w:rStyle w:val="apple-converted-space"/>
          <w:rFonts w:cs="Arial"/>
          <w:szCs w:val="24"/>
          <w:shd w:val="clear" w:color="auto" w:fill="FFFFFF"/>
        </w:rPr>
        <w:t>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w:t>
      </w:r>
      <w:r w:rsidRPr="00A95509">
        <w:rPr>
          <w:rStyle w:val="apple-converted-space"/>
          <w:rFonts w:cs="Arial"/>
          <w:i/>
          <w:szCs w:val="24"/>
          <w:shd w:val="clear" w:color="auto" w:fill="FFFFFF"/>
        </w:rPr>
        <w:t>scripts</w:t>
      </w:r>
      <w:r w:rsidRPr="00075FF4">
        <w:rPr>
          <w:rStyle w:val="apple-converted-space"/>
          <w:rFonts w:cs="Arial"/>
          <w:szCs w:val="24"/>
          <w:shd w:val="clear" w:color="auto" w:fill="FFFFFF"/>
        </w:rPr>
        <w:t xml:space="preserve">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8132FA">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w:t>
      </w:r>
      <w:r w:rsidR="001C4D67">
        <w:rPr>
          <w:rStyle w:val="apple-converted-space"/>
          <w:rFonts w:cs="Arial"/>
          <w:szCs w:val="24"/>
          <w:shd w:val="clear" w:color="auto" w:fill="FFFFFF"/>
        </w:rPr>
        <w:t>longa</w:t>
      </w:r>
      <w:r w:rsidRPr="00075FF4">
        <w:rPr>
          <w:rStyle w:val="apple-converted-space"/>
          <w:rFonts w:cs="Arial"/>
          <w:szCs w:val="24"/>
          <w:shd w:val="clear" w:color="auto" w:fill="FFFFFF"/>
        </w:rPr>
        <w:t xml:space="preserve">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w:t>
      </w:r>
      <w:r w:rsidR="008132FA">
        <w:rPr>
          <w:rStyle w:val="apple-converted-space"/>
          <w:rFonts w:cs="Arial"/>
          <w:szCs w:val="24"/>
          <w:shd w:val="clear" w:color="auto" w:fill="FFFFFF"/>
        </w:rPr>
        <w:t xml:space="preserve">O uso do </w:t>
      </w:r>
      <w:proofErr w:type="spellStart"/>
      <w:r w:rsidR="008132FA">
        <w:rPr>
          <w:rStyle w:val="apple-converted-space"/>
          <w:rFonts w:cs="Arial"/>
          <w:szCs w:val="24"/>
          <w:shd w:val="clear" w:color="auto" w:fill="FFFFFF"/>
        </w:rPr>
        <w:t>Javascript</w:t>
      </w:r>
      <w:proofErr w:type="spellEnd"/>
      <w:r w:rsidR="008132FA">
        <w:rPr>
          <w:rStyle w:val="apple-converted-space"/>
          <w:rFonts w:cs="Arial"/>
          <w:szCs w:val="24"/>
          <w:shd w:val="clear" w:color="auto" w:fill="FFFFFF"/>
        </w:rPr>
        <w:t xml:space="preserve"> auxilia no desenvolvimento e manutenção do projeto dos programadores web.</w:t>
      </w:r>
    </w:p>
    <w:p w:rsidR="00C35E0E" w:rsidRPr="00152FCC" w:rsidRDefault="003460CA" w:rsidP="00CB3FF1">
      <w:pPr>
        <w:pStyle w:val="Ttulo2"/>
        <w:rPr>
          <w:rStyle w:val="apple-converted-space"/>
        </w:rPr>
      </w:pPr>
      <w:bookmarkStart w:id="3" w:name="_Toc419545378"/>
      <w:r w:rsidRPr="00D031F4">
        <w:t xml:space="preserve">Definição de um </w:t>
      </w:r>
      <w:r w:rsidR="000F0BFB">
        <w:t>f</w:t>
      </w:r>
      <w:r w:rsidRPr="00D031F4">
        <w:t>ramework</w:t>
      </w:r>
      <w:bookmarkEnd w:id="3"/>
    </w:p>
    <w:p w:rsidR="003460CA" w:rsidRDefault="003460CA" w:rsidP="001C4D67">
      <w:pPr>
        <w:pStyle w:val="PargrafodaLista"/>
        <w:rPr>
          <w:shd w:val="clear" w:color="auto" w:fill="FFFFFF"/>
        </w:rPr>
      </w:pPr>
      <w:r w:rsidRPr="00C35E0E">
        <w:rPr>
          <w:rStyle w:val="apple-converted-space"/>
          <w:rFonts w:cs="Arial"/>
          <w:szCs w:val="24"/>
        </w:rPr>
        <w:t xml:space="preserve">Segund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une códigos comuns entre vários projetos de </w:t>
      </w:r>
      <w:r w:rsidRPr="00A005A7">
        <w:rPr>
          <w:rStyle w:val="apple-converted-space"/>
          <w:rFonts w:cs="Arial"/>
          <w:i/>
          <w:szCs w:val="24"/>
        </w:rPr>
        <w:t>software</w:t>
      </w:r>
      <w:r w:rsidRPr="00C35E0E">
        <w:rPr>
          <w:rStyle w:val="apple-converted-space"/>
          <w:rFonts w:cs="Arial"/>
          <w:szCs w:val="24"/>
        </w:rPr>
        <w:t xml:space="preserve"> provendo uma funcionalidad</w:t>
      </w:r>
      <w:r w:rsidR="00544186">
        <w:rPr>
          <w:rStyle w:val="apple-converted-space"/>
          <w:rFonts w:cs="Arial"/>
          <w:szCs w:val="24"/>
        </w:rPr>
        <w:t>e</w:t>
      </w:r>
      <w:r w:rsidRPr="00C35E0E">
        <w:rPr>
          <w:rStyle w:val="apple-converted-space"/>
          <w:rFonts w:cs="Arial"/>
          <w:szCs w:val="24"/>
        </w:rPr>
        <w:t xml:space="preserve"> específica, por configuração, durante</w:t>
      </w:r>
      <w:r w:rsidR="001C4D67">
        <w:rPr>
          <w:rStyle w:val="apple-converted-space"/>
          <w:rFonts w:cs="Arial"/>
          <w:szCs w:val="24"/>
        </w:rPr>
        <w:t xml:space="preserve"> a programação de uma aplicação, podendo ser </w:t>
      </w:r>
      <w:r w:rsidR="001C4D67" w:rsidRPr="001C4D67">
        <w:rPr>
          <w:rStyle w:val="apple-converted-space"/>
          <w:rFonts w:cs="Arial"/>
          <w:szCs w:val="24"/>
        </w:rPr>
        <w:t>usado diversas vezes o mesmo código em projetos diferentes ganhando aperfeiçoamento</w:t>
      </w:r>
      <w:r w:rsidR="001C4D67">
        <w:rPr>
          <w:rStyle w:val="apple-converted-space"/>
          <w:rFonts w:cs="Arial"/>
          <w:szCs w:val="24"/>
        </w:rPr>
        <w:t>.</w:t>
      </w:r>
    </w:p>
    <w:p w:rsidR="00CF756E" w:rsidRPr="00383B00" w:rsidRDefault="008C3F6C" w:rsidP="00383B00">
      <w:pPr>
        <w:pStyle w:val="PargrafodaLista"/>
        <w:rPr>
          <w:rStyle w:val="apple-converted-space"/>
          <w:rFonts w:cs="Arial"/>
          <w:szCs w:val="24"/>
        </w:rPr>
      </w:pPr>
      <w:r>
        <w:rPr>
          <w:rStyle w:val="apple-converted-space"/>
          <w:rFonts w:cs="Arial"/>
          <w:szCs w:val="24"/>
        </w:rPr>
        <w:t xml:space="preserve">Ainda em </w:t>
      </w:r>
      <w:r w:rsidRPr="00C35E0E">
        <w:rPr>
          <w:rStyle w:val="apple-converted-space"/>
          <w:rFonts w:cs="Arial"/>
          <w:szCs w:val="24"/>
        </w:rPr>
        <w:fldChar w:fldCharType="begin" w:fldLock="1"/>
      </w:r>
      <w:r>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Pr>
          <w:rStyle w:val="apple-converted-space"/>
          <w:rFonts w:cs="Arial"/>
          <w:szCs w:val="24"/>
        </w:rPr>
        <w:t xml:space="preserve"> n</w:t>
      </w:r>
      <w:r w:rsidR="003460CA" w:rsidRPr="00C35E0E">
        <w:rPr>
          <w:rStyle w:val="apple-converted-space"/>
          <w:rFonts w:cs="Arial"/>
          <w:szCs w:val="24"/>
        </w:rPr>
        <w:t xml:space="preserve">a área da tecnologia, busca-se o ganho de tempo e praticidade para </w:t>
      </w:r>
      <w:r w:rsidR="00F51DD5" w:rsidRPr="00F51DD5">
        <w:rPr>
          <w:rStyle w:val="apple-converted-space"/>
          <w:rFonts w:cs="Arial"/>
          <w:szCs w:val="24"/>
        </w:rPr>
        <w:t>atingir os</w:t>
      </w:r>
      <w:r w:rsidR="001C4D67">
        <w:rPr>
          <w:rStyle w:val="apple-converted-space"/>
          <w:rFonts w:cs="Arial"/>
          <w:szCs w:val="24"/>
        </w:rPr>
        <w:t xml:space="preserve"> objetivos propostos no projeto</w:t>
      </w:r>
      <w:r w:rsidR="003460CA" w:rsidRPr="00C35E0E">
        <w:rPr>
          <w:rStyle w:val="apple-converted-space"/>
          <w:rFonts w:cs="Arial"/>
          <w:szCs w:val="24"/>
        </w:rPr>
        <w:t xml:space="preserve">, seja </w:t>
      </w:r>
      <w:r w:rsidR="00F51DD5">
        <w:rPr>
          <w:rStyle w:val="apple-converted-space"/>
          <w:rFonts w:cs="Arial"/>
          <w:szCs w:val="24"/>
        </w:rPr>
        <w:t xml:space="preserve">desenvolvimento de </w:t>
      </w:r>
      <w:r w:rsidR="003460CA" w:rsidRPr="00C35E0E">
        <w:rPr>
          <w:rStyle w:val="apple-converted-space"/>
          <w:rFonts w:cs="Arial"/>
          <w:szCs w:val="24"/>
        </w:rPr>
        <w:t xml:space="preserve">um </w:t>
      </w:r>
      <w:r w:rsidR="003460CA" w:rsidRPr="00C0758C">
        <w:rPr>
          <w:rStyle w:val="apple-converted-space"/>
          <w:rFonts w:cs="Arial"/>
          <w:i/>
          <w:szCs w:val="24"/>
        </w:rPr>
        <w:t>software</w:t>
      </w:r>
      <w:r w:rsidR="00411EEE">
        <w:rPr>
          <w:rStyle w:val="apple-converted-space"/>
          <w:rFonts w:cs="Arial"/>
          <w:i/>
          <w:szCs w:val="24"/>
        </w:rPr>
        <w:t xml:space="preserve"> </w:t>
      </w:r>
      <w:r w:rsidR="00411EEE">
        <w:rPr>
          <w:rStyle w:val="apple-converted-space"/>
          <w:rFonts w:cs="Arial"/>
          <w:szCs w:val="24"/>
        </w:rPr>
        <w:t xml:space="preserve">ou outra tecnologia qualquer. </w:t>
      </w:r>
      <w:r w:rsidR="00411EEE" w:rsidRPr="00411EEE">
        <w:rPr>
          <w:rStyle w:val="apple-converted-space"/>
          <w:rFonts w:cs="Arial"/>
          <w:szCs w:val="24"/>
        </w:rPr>
        <w:t>Essa busca por desempenho</w:t>
      </w:r>
      <w:r w:rsidR="00411EEE">
        <w:rPr>
          <w:rStyle w:val="apple-converted-space"/>
          <w:rFonts w:cs="Arial"/>
          <w:szCs w:val="24"/>
        </w:rPr>
        <w:t xml:space="preserve"> é </w:t>
      </w:r>
      <w:r w:rsidR="00411EEE" w:rsidRPr="00411EEE">
        <w:rPr>
          <w:rStyle w:val="apple-converted-space"/>
          <w:rFonts w:cs="Arial"/>
          <w:szCs w:val="24"/>
        </w:rPr>
        <w:t xml:space="preserve">a principal razão para existência do </w:t>
      </w:r>
      <w:r w:rsidR="00411EEE" w:rsidRPr="00C71F7E">
        <w:rPr>
          <w:rStyle w:val="apple-converted-space"/>
          <w:rFonts w:cs="Arial"/>
          <w:i/>
          <w:szCs w:val="24"/>
        </w:rPr>
        <w:t>framework</w:t>
      </w:r>
      <w:r w:rsidR="003460CA" w:rsidRPr="00C35E0E">
        <w:rPr>
          <w:rStyle w:val="apple-converted-space"/>
          <w:rFonts w:cs="Arial"/>
          <w:szCs w:val="24"/>
        </w:rPr>
        <w:t xml:space="preserve">, </w:t>
      </w:r>
      <w:r w:rsidR="00411EEE" w:rsidRPr="00411EEE">
        <w:rPr>
          <w:rStyle w:val="apple-converted-space"/>
          <w:rFonts w:cs="Arial"/>
          <w:szCs w:val="24"/>
        </w:rPr>
        <w:t>auxiliando</w:t>
      </w:r>
      <w:r w:rsidR="00383B00">
        <w:rPr>
          <w:rStyle w:val="apple-converted-space"/>
          <w:rFonts w:cs="Arial"/>
          <w:szCs w:val="24"/>
        </w:rPr>
        <w:t xml:space="preserve"> </w:t>
      </w:r>
      <w:r w:rsidR="003460CA" w:rsidRPr="00C35E0E">
        <w:rPr>
          <w:rStyle w:val="apple-converted-space"/>
          <w:rFonts w:cs="Arial"/>
          <w:szCs w:val="24"/>
        </w:rPr>
        <w:t xml:space="preserve">a reutilização de </w:t>
      </w:r>
      <w:r w:rsidR="00A74288" w:rsidRPr="00C35E0E">
        <w:rPr>
          <w:rStyle w:val="apple-converted-space"/>
          <w:rFonts w:cs="Arial"/>
          <w:szCs w:val="24"/>
        </w:rPr>
        <w:t>código</w:t>
      </w:r>
      <w:r w:rsidR="003460CA" w:rsidRPr="00C35E0E">
        <w:rPr>
          <w:rStyle w:val="apple-converted-space"/>
          <w:rFonts w:cs="Arial"/>
          <w:szCs w:val="24"/>
        </w:rPr>
        <w:t xml:space="preserve">, </w:t>
      </w:r>
      <w:r w:rsidR="00383B00" w:rsidRPr="00383B00">
        <w:rPr>
          <w:rStyle w:val="apple-converted-space"/>
          <w:rFonts w:cs="Arial"/>
          <w:szCs w:val="24"/>
        </w:rPr>
        <w:t>em novos</w:t>
      </w:r>
      <w:r w:rsidR="00383B00">
        <w:rPr>
          <w:rStyle w:val="apple-converted-space"/>
          <w:rFonts w:cs="Arial"/>
          <w:szCs w:val="24"/>
        </w:rPr>
        <w:t xml:space="preserve"> desenvolvimentos, bem </w:t>
      </w:r>
      <w:r w:rsidR="00383B00" w:rsidRPr="00383B00">
        <w:rPr>
          <w:rStyle w:val="apple-converted-space"/>
          <w:rFonts w:cs="Arial"/>
          <w:szCs w:val="24"/>
        </w:rPr>
        <w:t>como o</w:t>
      </w:r>
      <w:r w:rsidR="00383B00">
        <w:rPr>
          <w:rStyle w:val="apple-converted-space"/>
          <w:rFonts w:cs="Arial"/>
          <w:szCs w:val="24"/>
        </w:rPr>
        <w:t xml:space="preserve"> </w:t>
      </w:r>
      <w:r w:rsidR="00383B00" w:rsidRPr="00383B00">
        <w:rPr>
          <w:rStyle w:val="apple-converted-space"/>
          <w:rFonts w:cs="Arial"/>
          <w:szCs w:val="24"/>
        </w:rPr>
        <w:t>aperfeiçoamento de trabalhos já realizados</w:t>
      </w:r>
      <w:r w:rsidR="003460CA" w:rsidRPr="00C35E0E">
        <w:rPr>
          <w:rStyle w:val="apple-converted-space"/>
          <w:rFonts w:cs="Arial"/>
          <w:szCs w:val="24"/>
        </w:rPr>
        <w:t>.</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 xml:space="preserve">emos classificar </w:t>
      </w:r>
      <w:r w:rsidR="009431DE" w:rsidRPr="009431DE">
        <w:rPr>
          <w:rStyle w:val="apple-converted-space"/>
          <w:rFonts w:cs="Arial"/>
          <w:i/>
          <w:szCs w:val="24"/>
        </w:rPr>
        <w:t>frameworks</w:t>
      </w:r>
      <w:r w:rsidR="009431DE" w:rsidRPr="009431DE">
        <w:rPr>
          <w:rStyle w:val="apple-converted-space"/>
          <w:rFonts w:cs="Arial"/>
          <w:szCs w:val="24"/>
        </w:rPr>
        <w:t xml:space="preserve"> </w:t>
      </w:r>
      <w:r w:rsidR="00C35E0E">
        <w:rPr>
          <w:rStyle w:val="apple-converted-space"/>
          <w:rFonts w:cs="Arial"/>
          <w:szCs w:val="24"/>
        </w:rPr>
        <w:t>em dois tipos</w:t>
      </w:r>
      <w:r w:rsidR="006D3594">
        <w:rPr>
          <w:rStyle w:val="apple-converted-space"/>
          <w:rFonts w:cs="Arial"/>
          <w:szCs w:val="24"/>
        </w:rPr>
        <w:t>:</w:t>
      </w:r>
      <w:r w:rsidR="00C35E0E">
        <w:rPr>
          <w:rStyle w:val="apple-converted-space"/>
          <w:rFonts w:cs="Arial"/>
          <w:szCs w:val="24"/>
        </w:rPr>
        <w:t xml:space="preserve"> orientado</w:t>
      </w:r>
      <w:r w:rsidR="009431DE">
        <w:rPr>
          <w:rStyle w:val="apple-converted-space"/>
          <w:rFonts w:cs="Arial"/>
          <w:szCs w:val="24"/>
        </w:rPr>
        <w:t>s</w:t>
      </w:r>
      <w:r w:rsidR="00C35E0E">
        <w:rPr>
          <w:rStyle w:val="apple-converted-space"/>
          <w:rFonts w:cs="Arial"/>
          <w:szCs w:val="24"/>
        </w:rPr>
        <w:t xml:space="preserve"> a objeto e de componentes.</w:t>
      </w:r>
    </w:p>
    <w:p w:rsidR="009431DE"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w:t>
      </w:r>
      <w:r w:rsidR="00C22CB4">
        <w:rPr>
          <w:rStyle w:val="apple-converted-space"/>
          <w:rFonts w:cs="Arial"/>
          <w:szCs w:val="24"/>
        </w:rPr>
        <w:t>,</w:t>
      </w:r>
      <w:r w:rsidR="003D64DE">
        <w:rPr>
          <w:rStyle w:val="apple-converted-space"/>
          <w:rFonts w:cs="Arial"/>
          <w:szCs w:val="24"/>
        </w:rPr>
        <w:t xml:space="preserve"> hoje consolidada</w:t>
      </w:r>
      <w:r w:rsidRPr="00E27F54">
        <w:rPr>
          <w:rStyle w:val="apple-converted-space"/>
          <w:rFonts w:cs="Arial"/>
          <w:szCs w:val="24"/>
        </w:rPr>
        <w:t xml:space="preserve">,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t xml:space="preserve">Modularidade: </w:t>
      </w:r>
      <w:r w:rsidR="003460CA" w:rsidRPr="00F6718B">
        <w:rPr>
          <w:rStyle w:val="apple-converted-space"/>
          <w:rFonts w:cs="Arial"/>
          <w:i/>
          <w:szCs w:val="24"/>
        </w:rPr>
        <w:t>frameworks</w:t>
      </w:r>
      <w:r w:rsidR="003460CA"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proofErr w:type="spellStart"/>
      <w:r w:rsidRPr="00E27F54">
        <w:rPr>
          <w:rStyle w:val="apple-converted-space"/>
          <w:rFonts w:cs="Arial"/>
          <w:szCs w:val="24"/>
        </w:rPr>
        <w:t>Reusabilidade</w:t>
      </w:r>
      <w:proofErr w:type="spellEnd"/>
      <w:r w:rsidRPr="00E27F54">
        <w:rPr>
          <w:rStyle w:val="apple-converted-space"/>
          <w:rFonts w:cs="Arial"/>
          <w:szCs w:val="24"/>
        </w:rPr>
        <w:t xml:space="preserve">: </w:t>
      </w:r>
      <w:r w:rsidR="003460CA"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p>
    <w:p w:rsidR="009431DE"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lastRenderedPageBreak/>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w:t>
      </w:r>
      <w:proofErr w:type="gramStart"/>
      <w:r w:rsidRPr="00E27F54">
        <w:rPr>
          <w:rStyle w:val="apple-converted-space"/>
          <w:rFonts w:cs="Arial"/>
          <w:szCs w:val="24"/>
        </w:rPr>
        <w:t>implementados</w:t>
      </w:r>
      <w:proofErr w:type="gramEnd"/>
      <w:r w:rsidRPr="00E27F54">
        <w:rPr>
          <w:rStyle w:val="apple-converted-space"/>
          <w:rFonts w:cs="Arial"/>
          <w:szCs w:val="24"/>
        </w:rPr>
        <w:t xml:space="preserve"> para cada aplicação específica. </w:t>
      </w:r>
    </w:p>
    <w:p w:rsidR="003460CA" w:rsidRPr="00E27F54"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Pr="00E27F54" w:rsidRDefault="00212ED2" w:rsidP="00CB3FF1">
      <w:pPr>
        <w:pStyle w:val="Ttulo2"/>
        <w:rPr>
          <w:shd w:val="clear" w:color="auto" w:fill="FFFFFF"/>
        </w:rPr>
      </w:pPr>
      <w:bookmarkStart w:id="4" w:name="_Toc419545379"/>
      <w:r>
        <w:rPr>
          <w:rStyle w:val="apple-converted-space"/>
          <w:rFonts w:cs="Arial"/>
          <w:shd w:val="clear" w:color="auto" w:fill="FFFFFF"/>
        </w:rPr>
        <w:t xml:space="preserve">Modelo </w:t>
      </w:r>
      <w:r w:rsidR="00FC202E">
        <w:rPr>
          <w:rStyle w:val="apple-converted-space"/>
          <w:rFonts w:cs="Arial"/>
          <w:shd w:val="clear" w:color="auto" w:fill="FFFFFF"/>
        </w:rPr>
        <w:t>de d</w:t>
      </w:r>
      <w:r>
        <w:rPr>
          <w:rStyle w:val="apple-converted-space"/>
          <w:rFonts w:cs="Arial"/>
          <w:shd w:val="clear" w:color="auto" w:fill="FFFFFF"/>
        </w:rPr>
        <w:t xml:space="preserve">ocumento </w:t>
      </w:r>
      <w:r w:rsidR="00FC202E">
        <w:rPr>
          <w:rStyle w:val="apple-converted-space"/>
          <w:rFonts w:cs="Arial"/>
          <w:shd w:val="clear" w:color="auto" w:fill="FFFFFF"/>
        </w:rPr>
        <w:t xml:space="preserve">a </w:t>
      </w:r>
      <w:r w:rsidR="00FC202E" w:rsidRPr="00FC202E">
        <w:rPr>
          <w:rStyle w:val="apple-converted-space"/>
          <w:rFonts w:cs="Arial"/>
          <w:shd w:val="clear" w:color="auto" w:fill="FFFFFF"/>
        </w:rPr>
        <w:t>o</w:t>
      </w:r>
      <w:r w:rsidRPr="00FC202E">
        <w:rPr>
          <w:rStyle w:val="apple-converted-space"/>
          <w:rFonts w:cs="Arial"/>
          <w:shd w:val="clear" w:color="auto" w:fill="FFFFFF"/>
        </w:rPr>
        <w:t>bjeto</w:t>
      </w:r>
      <w:bookmarkEnd w:id="4"/>
    </w:p>
    <w:p w:rsidR="00CF756E" w:rsidRPr="00E27F54" w:rsidRDefault="001D1237" w:rsidP="00E27F54">
      <w:pPr>
        <w:pStyle w:val="Corpodetexto"/>
        <w:rPr>
          <w:rStyle w:val="apple-converted-space"/>
        </w:rPr>
      </w:pPr>
      <w:r w:rsidRPr="00CF756E">
        <w:t xml:space="preserve">Segundo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003E41F3">
        <w:t xml:space="preserve">, </w:t>
      </w:r>
      <w:r w:rsidR="003E41F3" w:rsidRPr="00CF756E">
        <w:t>consórcio internacional</w:t>
      </w:r>
      <w:r w:rsidRPr="00CF756E">
        <w:t xml:space="preserve"> que trabalham para desenvolver padrões para a </w:t>
      </w:r>
      <w:r w:rsidRPr="00A95509">
        <w:rPr>
          <w:i/>
        </w:rPr>
        <w:t>Web</w:t>
      </w:r>
      <w:r w:rsidRPr="00CF756E">
        <w:t>,</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w:t>
      </w:r>
      <w:r w:rsidR="009B3A40">
        <w:t xml:space="preserve">e apresentados na </w:t>
      </w:r>
      <w:r w:rsidRPr="00CF756E">
        <w:t>página.</w:t>
      </w:r>
    </w:p>
    <w:p w:rsidR="00CF756E" w:rsidRPr="00E27F54" w:rsidRDefault="00E27F54" w:rsidP="00CB3FF1">
      <w:pPr>
        <w:pStyle w:val="Ttulo2"/>
        <w:rPr>
          <w:shd w:val="clear" w:color="auto" w:fill="FFFFFF"/>
        </w:rPr>
      </w:pPr>
      <w:bookmarkStart w:id="5" w:name="_Toc419545380"/>
      <w:r>
        <w:rPr>
          <w:rStyle w:val="apple-converted-space"/>
          <w:rFonts w:cs="Arial"/>
          <w:shd w:val="clear" w:color="auto" w:fill="FFFFFF"/>
        </w:rPr>
        <w:t>Folha de estilo</w:t>
      </w:r>
      <w:bookmarkEnd w:id="5"/>
    </w:p>
    <w:p w:rsidR="00901725" w:rsidRDefault="00E27F54" w:rsidP="00CF756E">
      <w:pPr>
        <w:pStyle w:val="Corpodetexto"/>
      </w:pPr>
      <w:r>
        <w:t xml:space="preserve">Folha de estilo também conhecida como </w:t>
      </w:r>
      <w:r w:rsidRPr="008A23AC">
        <w:rPr>
          <w:i/>
        </w:rPr>
        <w:t>CSS</w:t>
      </w:r>
      <w:r>
        <w:rPr>
          <w:rStyle w:val="Refdenotaderodap"/>
        </w:rPr>
        <w:footnoteReference w:id="3"/>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8C4917">
        <w:t>é uma</w:t>
      </w:r>
      <w:r w:rsidR="00AD5767" w:rsidRPr="00AD5767">
        <w:t xml:space="preserve"> linguagem de marcação foi criada para resolver o problema de um cientista que queria divulgar seus artigos na rede, ele desenvolveu algo simples e restrito a comunidade científica utilizada para estruturar o conteúdo. Porém a linguagem usada acabou tornando-se padrão para </w:t>
      </w:r>
      <w:r w:rsidR="00AD5767" w:rsidRPr="009B28E9">
        <w:rPr>
          <w:i/>
        </w:rPr>
        <w:t>Internet</w:t>
      </w:r>
      <w:r w:rsidR="00AD5767" w:rsidRPr="00AD5767">
        <w:t xml:space="preserve">. O antigo </w:t>
      </w:r>
      <w:r w:rsidR="00AD5767" w:rsidRPr="00C71F7E">
        <w:rPr>
          <w:i/>
        </w:rPr>
        <w:t>HTML</w:t>
      </w:r>
      <w:r w:rsidR="00AD5767" w:rsidRPr="00AD5767">
        <w:t xml:space="preserve"> não suportava imagens, cores e designer avançados, com isso foram adicionadas </w:t>
      </w:r>
      <w:r w:rsidR="00AD5767" w:rsidRPr="00AD5767">
        <w:lastRenderedPageBreak/>
        <w:t xml:space="preserve">novas </w:t>
      </w:r>
      <w:proofErr w:type="spellStart"/>
      <w:r w:rsidR="00AD5767" w:rsidRPr="00C71F7E">
        <w:rPr>
          <w:i/>
        </w:rPr>
        <w:t>tags</w:t>
      </w:r>
      <w:proofErr w:type="spellEnd"/>
      <w:r w:rsidR="00AD5767">
        <w:rPr>
          <w:rStyle w:val="Refdenotaderodap"/>
        </w:rPr>
        <w:footnoteReference w:id="4"/>
      </w:r>
      <w:r w:rsidR="00AD5767" w:rsidRPr="00AD5767">
        <w:t xml:space="preserve">. Com novos recursos, desenvolvedores de </w:t>
      </w:r>
      <w:r w:rsidR="00AD5767" w:rsidRPr="00C71F7E">
        <w:rPr>
          <w:i/>
        </w:rPr>
        <w:t>websites</w:t>
      </w:r>
      <w:r w:rsidR="00AD5767" w:rsidRPr="00AD5767">
        <w:t xml:space="preserve">, usavam muita a criatividade, mas para fazer qualquer alteração, como a cor de um </w:t>
      </w:r>
      <w:r w:rsidR="00AD5767" w:rsidRPr="00A95509">
        <w:rPr>
          <w:i/>
        </w:rPr>
        <w:t>link</w:t>
      </w:r>
      <w:r w:rsidR="00AD5767" w:rsidRPr="00AD5767">
        <w:t xml:space="preserve">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w:t>
      </w:r>
      <w:r w:rsidR="00AD5767" w:rsidRPr="00C71F7E">
        <w:rPr>
          <w:i/>
        </w:rPr>
        <w:t>CSS</w:t>
      </w:r>
      <w:r w:rsidR="00AD5767" w:rsidRPr="00AD5767">
        <w:t xml:space="preserve"> que logo foi apoiado pelo </w:t>
      </w:r>
      <w:r w:rsidR="00AD5767" w:rsidRPr="00C71F7E">
        <w:rPr>
          <w:i/>
        </w:rPr>
        <w:t>W3C</w:t>
      </w:r>
      <w:r w:rsidR="00AD5767">
        <w:rPr>
          <w:rStyle w:val="Refdenotaderodap"/>
        </w:rPr>
        <w:footnoteReference w:id="5"/>
      </w:r>
      <w:r w:rsidR="00AD5767" w:rsidRPr="00AD5767">
        <w:t xml:space="preserve">. A ideia era utilizar o </w:t>
      </w:r>
      <w:r w:rsidR="00AD5767" w:rsidRPr="00C71F7E">
        <w:rPr>
          <w:i/>
        </w:rPr>
        <w:t>HTML</w:t>
      </w:r>
      <w:r w:rsidR="00AD5767" w:rsidRPr="00AD5767">
        <w:t xml:space="preserve"> somente para estruturar as páginas e a tarefa de apresentação ficava com o </w:t>
      </w:r>
      <w:r w:rsidR="00AD5767" w:rsidRPr="00C71F7E">
        <w:rPr>
          <w:i/>
        </w:rPr>
        <w:t>CSS</w:t>
      </w:r>
      <w:r w:rsidR="00AD5767" w:rsidRPr="00AD5767">
        <w:t xml:space="preserve">. </w:t>
      </w:r>
    </w:p>
    <w:p w:rsidR="00AD5767" w:rsidRDefault="00901725" w:rsidP="00CF756E">
      <w:pPr>
        <w:pStyle w:val="Corpodetexto"/>
      </w:pPr>
      <w:r>
        <w:t xml:space="preserve">Para </w:t>
      </w:r>
      <w:r w:rsidRPr="00CF756E">
        <w:fldChar w:fldCharType="begin" w:fldLock="1"/>
      </w:r>
      <w:r>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Pr="00CF756E">
        <w:fldChar w:fldCharType="separate"/>
      </w:r>
      <w:r>
        <w:rPr>
          <w:noProof/>
        </w:rPr>
        <w:t>PEREIRA (</w:t>
      </w:r>
      <w:r w:rsidRPr="00512182">
        <w:rPr>
          <w:noProof/>
        </w:rPr>
        <w:t>2009)</w:t>
      </w:r>
      <w:r w:rsidRPr="00CF756E">
        <w:fldChar w:fldCharType="end"/>
      </w:r>
      <w:r>
        <w:t xml:space="preserve"> o</w:t>
      </w:r>
      <w:r w:rsidR="00AD5767" w:rsidRPr="00AD5767">
        <w:t xml:space="preserve">s conceitos de estilização com </w:t>
      </w:r>
      <w:r w:rsidR="00AD5767" w:rsidRPr="00C71F7E">
        <w:rPr>
          <w:i/>
        </w:rPr>
        <w:t>CSS</w:t>
      </w:r>
      <w:r w:rsidR="00AD5767" w:rsidRPr="00AD5767">
        <w:t xml:space="preserve"> em sua maioria ainda não são seguidos totalmente, devido a problemas de compatibilidade entre </w:t>
      </w:r>
      <w:r w:rsidR="00AD5767" w:rsidRPr="00C71F7E">
        <w:rPr>
          <w:i/>
        </w:rPr>
        <w:t>browsers</w:t>
      </w:r>
      <w:r w:rsidR="00AD5767" w:rsidRPr="00AD5767">
        <w:t xml:space="preserve"> e muitas vezes até falta de um conhecimento maior dos desenvolvedores, mas a </w:t>
      </w:r>
      <w:r w:rsidR="00AD5767" w:rsidRPr="00C71F7E">
        <w:rPr>
          <w:i/>
        </w:rPr>
        <w:t>W3C</w:t>
      </w:r>
      <w:r w:rsidR="00AD5767" w:rsidRPr="00AD5767">
        <w:t xml:space="preserve"> trabalha para tornar o desenvolvimento padrão e também exigir dos navegadores uma interpretação adequada e compatível.</w:t>
      </w:r>
    </w:p>
    <w:p w:rsidR="006D3594" w:rsidRPr="00C10D53" w:rsidRDefault="001D1237" w:rsidP="00CB3FF1">
      <w:pPr>
        <w:pStyle w:val="Ttulo2"/>
        <w:rPr>
          <w:shd w:val="clear" w:color="auto" w:fill="FFFFFF"/>
        </w:rPr>
      </w:pPr>
      <w:bookmarkStart w:id="6" w:name="_Toc419545381"/>
      <w:r w:rsidRPr="001D1237">
        <w:rPr>
          <w:rStyle w:val="apple-converted-space"/>
          <w:rFonts w:cs="Arial"/>
          <w:shd w:val="clear" w:color="auto" w:fill="FFFFFF"/>
        </w:rPr>
        <w:t>D3JS</w:t>
      </w:r>
      <w:bookmarkEnd w:id="6"/>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xml:space="preserve">, juntando as três primeiras letras formam a sigla D3. Mas o que é D3? Segundo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xml:space="preserve">, o </w:t>
      </w:r>
      <w:r w:rsidR="004F440C" w:rsidRPr="00C71F7E">
        <w:rPr>
          <w:i/>
        </w:rPr>
        <w:t>D3</w:t>
      </w:r>
      <w:r w:rsidRPr="00C71F7E">
        <w:rPr>
          <w:i/>
        </w:rPr>
        <w:t>js</w:t>
      </w:r>
      <w:r w:rsidRPr="00CF756E">
        <w:t xml:space="preserve">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w:t>
      </w:r>
      <w:r w:rsidR="009B5E5F">
        <w:t xml:space="preserve">uma melhor visualização </w:t>
      </w:r>
      <w:r w:rsidRPr="00CF756E">
        <w:t xml:space="preserve">usando </w:t>
      </w:r>
      <w:r w:rsidRPr="000865EA">
        <w:rPr>
          <w:i/>
        </w:rPr>
        <w:t>HTML</w:t>
      </w:r>
      <w:r w:rsidRPr="00CF756E">
        <w:t xml:space="preserve">, </w:t>
      </w:r>
      <w:r w:rsidRPr="00AB6779">
        <w:rPr>
          <w:i/>
        </w:rPr>
        <w:t>SVG</w:t>
      </w:r>
      <w:r w:rsidR="00F24BAA">
        <w:rPr>
          <w:rStyle w:val="Refdenotaderodap"/>
        </w:rPr>
        <w:footnoteReference w:id="6"/>
      </w:r>
      <w:r w:rsidR="000865EA">
        <w:t xml:space="preserve"> </w:t>
      </w:r>
      <w:r w:rsidRPr="00CF756E">
        <w:t xml:space="preserve">e </w:t>
      </w:r>
      <w:r w:rsidRPr="00AB6779">
        <w:rPr>
          <w:i/>
        </w:rPr>
        <w:t>CSS</w:t>
      </w:r>
      <w:r w:rsidRPr="00CF756E">
        <w:t xml:space="preserve">. A ênfase em padrões </w:t>
      </w:r>
      <w:r w:rsidRPr="00C71F7E">
        <w:rPr>
          <w:i/>
        </w:rPr>
        <w:t>web</w:t>
      </w:r>
      <w:r w:rsidRPr="00CF756E">
        <w:t xml:space="preserve"> dá-lhe todas as capacidades de navegadores modernos sem amarrar-se com uma estrutura proprietária, combinando componentes de visualização poderosas e uma abordagem orientada a dados para manipulação </w:t>
      </w:r>
      <w:r w:rsidRPr="00C71F7E">
        <w:rPr>
          <w:i/>
        </w:rPr>
        <w:t>DOM</w:t>
      </w:r>
      <w:r w:rsidRPr="00CF756E">
        <w:t>.</w:t>
      </w:r>
    </w:p>
    <w:p w:rsidR="001D1237" w:rsidRPr="00CF756E" w:rsidRDefault="000A4B6E" w:rsidP="00CF756E">
      <w:pPr>
        <w:pStyle w:val="Corpodetexto"/>
      </w:pPr>
      <w:r>
        <w:t xml:space="preserve">Ainda em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rsidR="006D35A5">
        <w:t>,</w:t>
      </w:r>
      <w:r>
        <w:t xml:space="preserve"> p</w:t>
      </w:r>
      <w:r w:rsidR="001D1237" w:rsidRPr="00CF756E">
        <w:t xml:space="preserve">odemos associar dados a um </w:t>
      </w:r>
      <w:proofErr w:type="spellStart"/>
      <w:r w:rsidR="001D1237" w:rsidRPr="008A23AC">
        <w:rPr>
          <w:i/>
        </w:rPr>
        <w:t>Document</w:t>
      </w:r>
      <w:proofErr w:type="spellEnd"/>
      <w:r w:rsidR="001D1237" w:rsidRPr="008A23AC">
        <w:rPr>
          <w:i/>
        </w:rPr>
        <w:t xml:space="preserve"> </w:t>
      </w:r>
      <w:proofErr w:type="spellStart"/>
      <w:r w:rsidR="001D1237" w:rsidRPr="008A23AC">
        <w:rPr>
          <w:i/>
        </w:rPr>
        <w:t>Object</w:t>
      </w:r>
      <w:proofErr w:type="spellEnd"/>
      <w:r w:rsidR="001D1237" w:rsidRPr="008A23AC">
        <w:rPr>
          <w:i/>
        </w:rPr>
        <w:t xml:space="preserve"> </w:t>
      </w:r>
      <w:proofErr w:type="spellStart"/>
      <w:r w:rsidR="001D1237" w:rsidRPr="008A23AC">
        <w:rPr>
          <w:i/>
        </w:rPr>
        <w:t>Model</w:t>
      </w:r>
      <w:proofErr w:type="spellEnd"/>
      <w:r w:rsidR="001D1237" w:rsidRPr="00CF756E">
        <w:t xml:space="preserve">, e, em seguida, aplicar transformações orientadas a dados para o documento. </w:t>
      </w:r>
      <w:r w:rsidR="00E553E6" w:rsidRPr="00CF756E">
        <w:t>Por exemplo,</w:t>
      </w:r>
      <w:r w:rsidR="001D1237" w:rsidRPr="00CF756E">
        <w:t xml:space="preserve"> podemos usar para gerar uma tabela </w:t>
      </w:r>
      <w:r w:rsidR="001D1237" w:rsidRPr="008A23AC">
        <w:rPr>
          <w:i/>
        </w:rPr>
        <w:t>HTML</w:t>
      </w:r>
      <w:r w:rsidR="001D1237" w:rsidRPr="00CF756E">
        <w:t xml:space="preserve"> a partir de uma matriz de números ou se preferirmos, </w:t>
      </w:r>
      <w:r w:rsidR="009B3A40">
        <w:t>pode</w:t>
      </w:r>
      <w:r w:rsidR="009B3A40" w:rsidRPr="00CF756E">
        <w:t>m</w:t>
      </w:r>
      <w:r w:rsidR="0089338C" w:rsidRPr="00CF756E">
        <w:t xml:space="preserve"> usar</w:t>
      </w:r>
      <w:r w:rsidR="001D1237" w:rsidRPr="00CF756E">
        <w:t xml:space="preserve"> os mesmos dados para criar um gráfico de barras </w:t>
      </w:r>
      <w:r w:rsidR="001D1237" w:rsidRPr="00AB6779">
        <w:rPr>
          <w:i/>
        </w:rPr>
        <w:t>SVG</w:t>
      </w:r>
      <w:r w:rsidR="001D1237" w:rsidRPr="00CF756E">
        <w:t xml:space="preserve"> interativa com transições suaves e interação.</w:t>
      </w:r>
      <w:r w:rsidR="00583626">
        <w:t xml:space="preserve"> </w:t>
      </w:r>
      <w:r w:rsidR="00A51FAF">
        <w:t xml:space="preserve">O </w:t>
      </w:r>
      <w:r w:rsidR="009B3A40">
        <w:t>D3 não é uma</w:t>
      </w:r>
      <w:r w:rsidR="001D1237" w:rsidRPr="00CF756E">
        <w:t xml:space="preserve"> estrutura monolítica que busca oferecer todos os recursos possíveis. Em vez disso, D3 resolve a</w:t>
      </w:r>
      <w:r w:rsidR="0003490D">
        <w:t xml:space="preserve">lguns dos problemas tais como </w:t>
      </w:r>
      <w:r w:rsidR="001D1237" w:rsidRPr="00CF756E">
        <w:t xml:space="preserve">manipulação de documentos com base em dados. Isso evita representação proprietária e oferece uma flexibilidade extraordinária, expondo todas as capacidades dos padrões </w:t>
      </w:r>
      <w:r w:rsidR="001D1237" w:rsidRPr="00C71F7E">
        <w:rPr>
          <w:i/>
        </w:rPr>
        <w:t>web</w:t>
      </w:r>
      <w:r w:rsidR="001D1237" w:rsidRPr="00CF756E">
        <w:t xml:space="preserve">, como </w:t>
      </w:r>
      <w:r w:rsidR="001D1237" w:rsidRPr="00C65E74">
        <w:rPr>
          <w:i/>
        </w:rPr>
        <w:t>HTML</w:t>
      </w:r>
      <w:r w:rsidR="001D1237" w:rsidRPr="00CF756E">
        <w:t xml:space="preserve">, </w:t>
      </w:r>
      <w:r w:rsidR="001D1237" w:rsidRPr="00C65E74">
        <w:rPr>
          <w:i/>
        </w:rPr>
        <w:t>SVG</w:t>
      </w:r>
      <w:r w:rsidR="001D1237" w:rsidRPr="00CF756E">
        <w:t xml:space="preserve"> e </w:t>
      </w:r>
      <w:r w:rsidR="001D1237" w:rsidRPr="00C65E74">
        <w:rPr>
          <w:i/>
        </w:rPr>
        <w:t>CSS</w:t>
      </w:r>
      <w:r w:rsidR="001D1237" w:rsidRPr="00CF756E">
        <w:t xml:space="preserve">. Com o mínimo de sobrecarga, D3 é extremamente rápido, suportando </w:t>
      </w:r>
      <w:r w:rsidR="001D1237" w:rsidRPr="00CF756E">
        <w:lastRenderedPageBreak/>
        <w:t xml:space="preserve">grandes conjuntos de dados e comportamentos dinâmicos de interação e animação. Estilo funcional do D3 permite a reutilização de código através de um conjunto diversificado de componentes e </w:t>
      </w:r>
      <w:proofErr w:type="spellStart"/>
      <w:r w:rsidR="001D1237" w:rsidRPr="00A95509">
        <w:rPr>
          <w:i/>
        </w:rPr>
        <w:t>plugins</w:t>
      </w:r>
      <w:proofErr w:type="spellEnd"/>
      <w:r w:rsidR="001D1237" w:rsidRPr="00CF756E">
        <w:t>.</w:t>
      </w:r>
    </w:p>
    <w:p w:rsidR="00807048" w:rsidRPr="00807048" w:rsidRDefault="00807048" w:rsidP="00807048">
      <w:pPr>
        <w:pStyle w:val="Corpodetexto"/>
        <w:rPr>
          <w:rFonts w:ascii="Courier New" w:eastAsia="Times New Roman" w:hAnsi="Courier New" w:cs="Courier New"/>
          <w:color w:val="000000"/>
          <w:sz w:val="21"/>
          <w:szCs w:val="21"/>
          <w:lang w:eastAsia="pt-BR"/>
        </w:rPr>
      </w:pPr>
      <w:r>
        <w:t xml:space="preserve">Para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t xml:space="preserve"> o</w:t>
      </w:r>
      <w:r w:rsidRPr="00807048">
        <w:t xml:space="preserve"> D3 não é uma nova representação gráfica. O vocabulário das marcas vem diretamente de padrões web CSS, SVG e HTML muito ao contrario de </w:t>
      </w:r>
      <w:proofErr w:type="spellStart"/>
      <w:r w:rsidRPr="00807048">
        <w:rPr>
          <w:i/>
        </w:rPr>
        <w:t>Processing</w:t>
      </w:r>
      <w:proofErr w:type="spellEnd"/>
      <w:r w:rsidRPr="00807048">
        <w:t xml:space="preserve">, </w:t>
      </w:r>
      <w:proofErr w:type="spellStart"/>
      <w:r w:rsidRPr="00807048">
        <w:rPr>
          <w:i/>
        </w:rPr>
        <w:t>Matplotlib</w:t>
      </w:r>
      <w:proofErr w:type="spellEnd"/>
      <w:r w:rsidRPr="00807048">
        <w:t xml:space="preserve"> e </w:t>
      </w:r>
      <w:r w:rsidRPr="00807048">
        <w:rPr>
          <w:i/>
        </w:rPr>
        <w:t>Tableau Desktop</w:t>
      </w:r>
      <w:r w:rsidRPr="00807048">
        <w:t xml:space="preserve">. Por exemplo, pode-se criar elementos </w:t>
      </w:r>
      <w:r w:rsidRPr="00807048">
        <w:rPr>
          <w:i/>
        </w:rPr>
        <w:t>SVG</w:t>
      </w:r>
      <w:r w:rsidRPr="00807048">
        <w:t xml:space="preserve"> usando D3 e folhas de estilo externas. Podem-se usa</w:t>
      </w:r>
      <w:r>
        <w:t xml:space="preserve">r efeitos de filtros </w:t>
      </w:r>
      <w:r w:rsidRPr="00807048">
        <w:t>tracejados e recorte.</w:t>
      </w:r>
      <w:r>
        <w:t xml:space="preserve"> </w:t>
      </w:r>
      <w:r w:rsidRPr="00807048">
        <w:t xml:space="preserve">Se os navegadores ou os próprios fabricantes amanhã </w:t>
      </w:r>
      <w:r>
        <w:t>introduzirem</w:t>
      </w:r>
      <w:r w:rsidRPr="00807048">
        <w:t xml:space="preserve"> novas funções, podemos utilizá-lo no mesmo instante, sem a necessidade de atualizar nenhuma ferramenta. E se posteriormente decidirmos utilizar uma ferramenta que não seja o D3, pode-se levar completamente os conhecimentos aplicados no futuro.</w:t>
      </w:r>
      <w:r>
        <w:t xml:space="preserve"> </w:t>
      </w:r>
      <w:r w:rsidRPr="00807048">
        <w:t>O D3 é superior e é o melhor de depurar utilizando inspecionador de elementos do navegador.</w:t>
      </w:r>
    </w:p>
    <w:p w:rsidR="00273B4F" w:rsidRDefault="00273B4F" w:rsidP="00273B4F">
      <w:pPr>
        <w:pStyle w:val="Ttulo2"/>
      </w:pPr>
      <w:bookmarkStart w:id="7" w:name="_Toc419545382"/>
      <w:bookmarkStart w:id="8" w:name="_GoBack"/>
      <w:bookmarkEnd w:id="8"/>
      <w:r>
        <w:t>Ferramentas semelhantes ao d3js</w:t>
      </w:r>
      <w:bookmarkEnd w:id="7"/>
    </w:p>
    <w:p w:rsidR="00273B4F" w:rsidRDefault="00273B4F" w:rsidP="00273B4F">
      <w:pPr>
        <w:pStyle w:val="Corpodetexto"/>
      </w:pPr>
      <w:r>
        <w:t xml:space="preserve">Além do </w:t>
      </w:r>
      <w:r w:rsidRPr="00C71F7E">
        <w:rPr>
          <w:i/>
        </w:rPr>
        <w:t>D3Js</w:t>
      </w:r>
      <w:r>
        <w:t xml:space="preserve">, existem outras ferramentas mais simples, e que servem para esse fim, são elas: </w:t>
      </w:r>
    </w:p>
    <w:p w:rsidR="00273B4F" w:rsidRDefault="00273B4F" w:rsidP="00273B4F">
      <w:pPr>
        <w:pStyle w:val="Corpodetexto"/>
        <w:numPr>
          <w:ilvl w:val="0"/>
          <w:numId w:val="19"/>
        </w:numPr>
        <w:ind w:left="709"/>
      </w:pPr>
      <w:proofErr w:type="spellStart"/>
      <w:r w:rsidRPr="00E27F54">
        <w:rPr>
          <w:i/>
        </w:rPr>
        <w:t>Processing</w:t>
      </w:r>
      <w:proofErr w:type="spellEnd"/>
      <w:r>
        <w:t xml:space="preserve">: Uma linguagem de programação, que foi desenvolvida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r w:rsidRPr="002925EA">
        <w:t xml:space="preserve"> </w:t>
      </w:r>
      <w:r w:rsidRPr="00CF756E">
        <w:fldChar w:fldCharType="begin" w:fldLock="1"/>
      </w:r>
      <w:r>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Pr="00CF756E">
        <w:fldChar w:fldCharType="separate"/>
      </w:r>
      <w:r w:rsidRPr="006809B0">
        <w:rPr>
          <w:noProof/>
        </w:rPr>
        <w:t>BEN; REAS</w:t>
      </w:r>
      <w:r>
        <w:rPr>
          <w:noProof/>
        </w:rPr>
        <w:t xml:space="preserve"> (</w:t>
      </w:r>
      <w:r w:rsidRPr="006809B0">
        <w:rPr>
          <w:noProof/>
        </w:rPr>
        <w:t>2013)</w:t>
      </w:r>
      <w:r w:rsidRPr="00CF756E">
        <w:fldChar w:fldCharType="end"/>
      </w:r>
    </w:p>
    <w:p w:rsidR="00273B4F" w:rsidRPr="00084A89" w:rsidRDefault="00273B4F" w:rsidP="00273B4F">
      <w:pPr>
        <w:pStyle w:val="Corpodetexto"/>
        <w:numPr>
          <w:ilvl w:val="0"/>
          <w:numId w:val="19"/>
        </w:numPr>
        <w:ind w:left="709"/>
      </w:pPr>
      <w:proofErr w:type="spellStart"/>
      <w:r w:rsidRPr="00E27F54">
        <w:rPr>
          <w:i/>
        </w:rPr>
        <w:t>Matplotlib</w:t>
      </w:r>
      <w:proofErr w:type="spellEnd"/>
      <w:r>
        <w:t xml:space="preserve">: De acordo com </w:t>
      </w:r>
      <w:r w:rsidRPr="00CF756E">
        <w:fldChar w:fldCharType="begin" w:fldLock="1"/>
      </w:r>
      <w:r>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Pr="0007516B">
        <w:rPr>
          <w:noProof/>
        </w:rPr>
        <w:t>MATPLOTLIB</w:t>
      </w:r>
      <w:r>
        <w:rPr>
          <w:noProof/>
        </w:rPr>
        <w:t xml:space="preserve"> (</w:t>
      </w:r>
      <w:r w:rsidRPr="0007516B">
        <w:rPr>
          <w:noProof/>
        </w:rPr>
        <w:t>2015)</w:t>
      </w:r>
      <w:r w:rsidRPr="00CF756E">
        <w:fldChar w:fldCharType="end"/>
      </w:r>
      <w:r w:rsidRPr="00CF756E">
        <w:t xml:space="preserve">, </w:t>
      </w:r>
      <w:r>
        <w:t>é</w:t>
      </w:r>
      <w:r w:rsidRPr="00CF756E">
        <w:t xml:space="preserve"> </w:t>
      </w:r>
      <w:r>
        <w:t xml:space="preserve">uma biblioteca que gera gráficos, histogramas, gráficos de barras bastando apenas algumas linhas de códigos. É o único que trabalha o pacote </w:t>
      </w:r>
      <w:proofErr w:type="spellStart"/>
      <w:r w:rsidRPr="00453C95">
        <w:rPr>
          <w:i/>
        </w:rPr>
        <w:t>python</w:t>
      </w:r>
      <w:proofErr w:type="spellEnd"/>
      <w:r>
        <w:rPr>
          <w:rStyle w:val="Refdenotaderodap"/>
        </w:rPr>
        <w:footnoteReference w:id="7"/>
      </w:r>
      <w:r>
        <w:t xml:space="preserve"> para geração de gráficos em </w:t>
      </w:r>
      <w:proofErr w:type="gramStart"/>
      <w:r>
        <w:t>2D</w:t>
      </w:r>
      <w:proofErr w:type="gramEnd"/>
      <w:r>
        <w:t>.</w:t>
      </w:r>
    </w:p>
    <w:p w:rsidR="00273B4F" w:rsidRPr="00273B4F" w:rsidRDefault="00273B4F" w:rsidP="00273B4F">
      <w:pPr>
        <w:pStyle w:val="Corpodetexto"/>
        <w:numPr>
          <w:ilvl w:val="0"/>
          <w:numId w:val="19"/>
        </w:numPr>
        <w:ind w:left="709"/>
        <w:rPr>
          <w:rStyle w:val="apple-converted-space"/>
        </w:rPr>
      </w:pPr>
      <w:r w:rsidRPr="00E27F54">
        <w:rPr>
          <w:i/>
        </w:rPr>
        <w:t xml:space="preserve">Tableau Desktop: </w:t>
      </w:r>
      <w:r>
        <w:t xml:space="preserve">Para </w:t>
      </w:r>
      <w:r w:rsidRPr="00CF756E">
        <w:fldChar w:fldCharType="begin" w:fldLock="1"/>
      </w:r>
      <w:r>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Pr="0007516B">
        <w:rPr>
          <w:noProof/>
        </w:rPr>
        <w:t>TABLEAU</w:t>
      </w:r>
      <w:r>
        <w:rPr>
          <w:noProof/>
        </w:rPr>
        <w:t xml:space="preserve"> (</w:t>
      </w:r>
      <w:r w:rsidRPr="0007516B">
        <w:rPr>
          <w:noProof/>
        </w:rPr>
        <w:t>2011)</w:t>
      </w:r>
      <w:r w:rsidRPr="00CF756E">
        <w:fldChar w:fldCharType="end"/>
      </w:r>
      <w:r w:rsidRPr="00CF756E">
        <w:t xml:space="preserve">, </w:t>
      </w:r>
      <w:r>
        <w:t xml:space="preserve">o </w:t>
      </w:r>
      <w:r w:rsidRPr="00CF756E">
        <w:t>define como</w:t>
      </w:r>
      <w:r>
        <w:t xml:space="preserve"> uma tecnologia revolucionária que converte imagens para consultas de dados </w:t>
      </w:r>
      <w:proofErr w:type="gramStart"/>
      <w:r>
        <w:t>otimizados</w:t>
      </w:r>
      <w:proofErr w:type="gramEnd"/>
      <w:r>
        <w:t xml:space="preserve">, sem usar assistentes e nem </w:t>
      </w:r>
      <w:r w:rsidRPr="00A95509">
        <w:rPr>
          <w:i/>
        </w:rPr>
        <w:t>scripts</w:t>
      </w:r>
      <w:r>
        <w:t>. Realiza consultas sem linhas de códigos, sendo um analítico de autoatendimento.</w:t>
      </w:r>
    </w:p>
    <w:p w:rsidR="001D1237" w:rsidRPr="00075FF4" w:rsidRDefault="00D73AE7" w:rsidP="00CB3FF1">
      <w:pPr>
        <w:pStyle w:val="Ttulo2"/>
        <w:rPr>
          <w:rStyle w:val="apple-converted-space"/>
          <w:rFonts w:cs="Arial"/>
          <w:shd w:val="clear" w:color="auto" w:fill="FFFFFF"/>
        </w:rPr>
      </w:pPr>
      <w:bookmarkStart w:id="9" w:name="_Toc419545383"/>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AD6A76" w:rsidRDefault="00583545" w:rsidP="00C10D53">
      <w:pPr>
        <w:pStyle w:val="Corpodetexto"/>
        <w:rPr>
          <w:rStyle w:val="apple-converted-space"/>
          <w:rFonts w:cs="Arial"/>
          <w:shd w:val="clear" w:color="auto" w:fill="FFFFFF"/>
        </w:rPr>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t>
      </w:r>
      <w:r w:rsidR="001D1237" w:rsidRPr="009B28E9">
        <w:rPr>
          <w:i/>
        </w:rPr>
        <w:t>web</w:t>
      </w:r>
      <w:r w:rsidR="001D1237" w:rsidRPr="00CF756E">
        <w:t xml:space="preserve">, conseguindo extrair todo o potencial dos </w:t>
      </w:r>
      <w:r w:rsidR="001D1237" w:rsidRPr="00CF756E">
        <w:lastRenderedPageBreak/>
        <w:t xml:space="preserve">navegadores, sem a necessidade de utilização de um </w:t>
      </w:r>
      <w:r w:rsidR="001D1237" w:rsidRPr="009B28E9">
        <w:rPr>
          <w:i/>
        </w:rPr>
        <w:t>software</w:t>
      </w:r>
      <w:r w:rsidR="001D1237" w:rsidRPr="00CF756E">
        <w:t xml:space="preserv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6B55B0">
        <w:rPr>
          <w:i/>
        </w:rPr>
        <w:t>Chord</w:t>
      </w:r>
      <w:proofErr w:type="spellEnd"/>
      <w:r w:rsidR="001D1237" w:rsidRPr="00CF756E">
        <w:t xml:space="preserve">, </w:t>
      </w:r>
      <w:proofErr w:type="spellStart"/>
      <w:r w:rsidR="001D1237" w:rsidRPr="006B55B0">
        <w:rPr>
          <w:i/>
        </w:rPr>
        <w:t>Treemaps</w:t>
      </w:r>
      <w:proofErr w:type="spellEnd"/>
      <w:r w:rsidR="001D1237" w:rsidRPr="00CF756E">
        <w:t xml:space="preserve">, </w:t>
      </w:r>
      <w:r w:rsidR="001D1237" w:rsidRPr="006B55B0">
        <w:rPr>
          <w:i/>
        </w:rPr>
        <w:t>links</w:t>
      </w:r>
      <w:r w:rsidR="001D1237" w:rsidRPr="00CF756E">
        <w:t xml:space="preserve">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r w:rsidR="00266847">
        <w:t xml:space="preserve"> </w:t>
      </w:r>
      <w:r w:rsidR="001D1237" w:rsidRPr="00CF756E">
        <w:t>A biblioteca D3 dá suporte aos navegadores modernos</w:t>
      </w:r>
      <w:r w:rsidR="00CA2838">
        <w:rPr>
          <w:rStyle w:val="Refdenotaderodap"/>
        </w:rPr>
        <w:footnoteReference w:id="8"/>
      </w:r>
      <w:r w:rsidR="001D1237" w:rsidRPr="00CF756E">
        <w:t>. Já foram f</w:t>
      </w:r>
      <w:r w:rsidR="00C32C42">
        <w:t xml:space="preserve">eitos testes com </w:t>
      </w:r>
      <w:r w:rsidR="00C32C42" w:rsidRPr="00C71F7E">
        <w:rPr>
          <w:i/>
        </w:rPr>
        <w:t>Firefox</w:t>
      </w:r>
      <w:r w:rsidR="00C32C42">
        <w:t xml:space="preserve">, </w:t>
      </w:r>
      <w:proofErr w:type="spellStart"/>
      <w:r w:rsidR="00C32C42" w:rsidRPr="00C71F7E">
        <w:rPr>
          <w:i/>
        </w:rPr>
        <w:t>Chrom</w:t>
      </w:r>
      <w:r w:rsidR="000B4DA1" w:rsidRPr="00C71F7E">
        <w:rPr>
          <w:i/>
        </w:rPr>
        <w:t>e</w:t>
      </w:r>
      <w:proofErr w:type="spellEnd"/>
      <w:r w:rsidR="001D1237" w:rsidRPr="00CF756E">
        <w:t xml:space="preserve">, </w:t>
      </w:r>
      <w:r w:rsidR="001D1237" w:rsidRPr="00C71F7E">
        <w:rPr>
          <w:i/>
        </w:rPr>
        <w:t>S</w:t>
      </w:r>
      <w:r w:rsidR="00C32C42" w:rsidRPr="00C71F7E">
        <w:rPr>
          <w:i/>
        </w:rPr>
        <w:t>afari</w:t>
      </w:r>
      <w:r w:rsidR="001D1237" w:rsidRPr="00CF756E">
        <w:t xml:space="preserve">, </w:t>
      </w:r>
      <w:r w:rsidR="001D1237" w:rsidRPr="00C71F7E">
        <w:rPr>
          <w:i/>
        </w:rPr>
        <w:t>Opera</w:t>
      </w:r>
      <w:r w:rsidR="001D1237" w:rsidRPr="00CF756E">
        <w:t xml:space="preserve"> e </w:t>
      </w:r>
      <w:r w:rsidR="001D1237" w:rsidRPr="00C71F7E">
        <w:rPr>
          <w:i/>
        </w:rPr>
        <w:t xml:space="preserve">Internet Explorer </w:t>
      </w:r>
      <w:proofErr w:type="gramStart"/>
      <w:r w:rsidR="001D1237" w:rsidRPr="00C71F7E">
        <w:rPr>
          <w:i/>
        </w:rPr>
        <w:t>9</w:t>
      </w:r>
      <w:proofErr w:type="gramEnd"/>
      <w:r w:rsidR="001D1237" w:rsidRPr="00CF756E">
        <w:t xml:space="preserve">. Para compatibilidade com o </w:t>
      </w:r>
      <w:r w:rsidR="001D1237" w:rsidRPr="00C71F7E">
        <w:rPr>
          <w:i/>
        </w:rPr>
        <w:t>I</w:t>
      </w:r>
      <w:r w:rsidR="00C71F7E" w:rsidRPr="00C71F7E">
        <w:rPr>
          <w:i/>
        </w:rPr>
        <w:t xml:space="preserve">nternet </w:t>
      </w:r>
      <w:r w:rsidR="001D1237" w:rsidRPr="00C71F7E">
        <w:rPr>
          <w:i/>
        </w:rPr>
        <w:t>E</w:t>
      </w:r>
      <w:r w:rsidR="00C71F7E" w:rsidRPr="00C71F7E">
        <w:rPr>
          <w:i/>
        </w:rPr>
        <w:t xml:space="preserve">xplorer </w:t>
      </w:r>
      <w:proofErr w:type="gramStart"/>
      <w:r w:rsidR="001D1237" w:rsidRPr="00C71F7E">
        <w:rPr>
          <w:i/>
        </w:rPr>
        <w:t>8</w:t>
      </w:r>
      <w:proofErr w:type="gramEnd"/>
      <w:r w:rsidR="001D1237" w:rsidRPr="00CF756E">
        <w:t xml:space="preserve">, é recomendada a biblioteca </w:t>
      </w:r>
      <w:proofErr w:type="spellStart"/>
      <w:r w:rsidR="001D1237" w:rsidRPr="00C71F7E">
        <w:rPr>
          <w:i/>
        </w:rPr>
        <w:t>Aight</w:t>
      </w:r>
      <w:proofErr w:type="spellEnd"/>
      <w:r w:rsidR="001D1237" w:rsidRPr="00CF756E">
        <w:t>.</w:t>
      </w:r>
    </w:p>
    <w:p w:rsidR="00CF756E" w:rsidRPr="00C10D53" w:rsidRDefault="001D1237" w:rsidP="00CB3FF1">
      <w:pPr>
        <w:pStyle w:val="Ttulo2"/>
        <w:rPr>
          <w:lang w:eastAsia="pt-BR"/>
        </w:rPr>
      </w:pPr>
      <w:bookmarkStart w:id="10" w:name="_Toc419545384"/>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9545385"/>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w:t>
      </w:r>
      <w:r w:rsidR="001D1237" w:rsidRPr="00C71F7E">
        <w:rPr>
          <w:rFonts w:cs="Arial"/>
          <w:i/>
        </w:rPr>
        <w:t>Big Data</w:t>
      </w:r>
      <w:r w:rsidR="001D1237" w:rsidRPr="00CF756E">
        <w:rPr>
          <w:rFonts w:cs="Arial"/>
        </w:rPr>
        <w:t xml:space="preserve">, estão voltadas para área do </w:t>
      </w:r>
      <w:r w:rsidR="001D1237" w:rsidRPr="00DD327E">
        <w:rPr>
          <w:rFonts w:cs="Arial"/>
          <w:i/>
        </w:rPr>
        <w:t>marketing</w:t>
      </w:r>
      <w:r w:rsidR="001D1237" w:rsidRPr="00CF756E">
        <w:rPr>
          <w:rFonts w:cs="Arial"/>
        </w:rPr>
        <w:t xml:space="preserve">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proofErr w:type="spellStart"/>
      <w:proofErr w:type="gramStart"/>
      <w:r w:rsidR="0098772E" w:rsidRPr="00DD327E">
        <w:rPr>
          <w:rFonts w:cs="Arial"/>
          <w:i/>
        </w:rPr>
        <w:t>CIOs</w:t>
      </w:r>
      <w:proofErr w:type="spellEnd"/>
      <w:proofErr w:type="gramEnd"/>
      <w:r w:rsidR="0098772E">
        <w:rPr>
          <w:rStyle w:val="Refdenotaderodap"/>
          <w:rFonts w:cs="Arial"/>
        </w:rPr>
        <w:footnoteReference w:id="10"/>
      </w:r>
      <w:r w:rsidR="001D1237" w:rsidRPr="00CF756E">
        <w:rPr>
          <w:rFonts w:cs="Arial"/>
        </w:rPr>
        <w:t xml:space="preserve">, como empresas internacionais estão fazendo o uso do </w:t>
      </w:r>
      <w:r w:rsidR="001D1237" w:rsidRPr="00DD327E">
        <w:rPr>
          <w:rFonts w:cs="Arial"/>
          <w:i/>
        </w:rPr>
        <w:t>Big Data</w:t>
      </w:r>
      <w:r w:rsidR="001D1237" w:rsidRPr="00CF756E">
        <w:rPr>
          <w:rFonts w:cs="Arial"/>
        </w:rPr>
        <w:t xml:space="preserve">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B3FF1">
      <w:pPr>
        <w:pStyle w:val="Ttulo2"/>
        <w:rPr>
          <w:rFonts w:ascii="Times New Roman" w:eastAsia="Times New Roman" w:hAnsi="Times New Roman" w:cs="Times New Roman"/>
          <w:szCs w:val="24"/>
          <w:lang w:eastAsia="pt-BR"/>
        </w:rPr>
      </w:pPr>
      <w:bookmarkStart w:id="12" w:name="_Toc419545386"/>
      <w:r w:rsidRPr="00AC52C0">
        <w:rPr>
          <w:rFonts w:eastAsia="Times New Roman"/>
          <w:lang w:eastAsia="pt-BR"/>
        </w:rPr>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w:t>
      </w:r>
      <w:r w:rsidRPr="00CF756E">
        <w:rPr>
          <w:rFonts w:cs="Arial"/>
        </w:rPr>
        <w:t xml:space="preserve">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as principais tendências da TI</w:t>
      </w:r>
      <w:r w:rsidR="00D7764A">
        <w:rPr>
          <w:rStyle w:val="Refdenotaderodap"/>
          <w:rFonts w:cs="Arial"/>
        </w:rPr>
        <w:footnoteReference w:id="11"/>
      </w:r>
      <w:r w:rsidRPr="00CF756E">
        <w:rPr>
          <w:rFonts w:cs="Arial"/>
        </w:rPr>
        <w:t xml:space="preserve"> para 2015 incluem </w:t>
      </w:r>
      <w:r w:rsidRPr="00DD327E">
        <w:rPr>
          <w:rFonts w:cs="Arial"/>
          <w:i/>
        </w:rPr>
        <w:t>Big Data</w:t>
      </w:r>
      <w:r w:rsidRPr="00CF756E">
        <w:rPr>
          <w:rFonts w:cs="Arial"/>
        </w:rPr>
        <w:t xml:space="preserve"> e </w:t>
      </w:r>
      <w:r w:rsidRPr="009B28E9">
        <w:rPr>
          <w:rFonts w:cs="Arial"/>
          <w:i/>
        </w:rPr>
        <w:t>Internet</w:t>
      </w:r>
      <w:r w:rsidRPr="00CF756E">
        <w:rPr>
          <w:rFonts w:cs="Arial"/>
        </w:rPr>
        <w:t xml:space="preserve"> das Coisas que são as tendências que ajudam a sustentar a </w:t>
      </w:r>
      <w:r w:rsidRPr="00DD327E">
        <w:rPr>
          <w:rFonts w:cs="Arial"/>
          <w:i/>
        </w:rPr>
        <w:t xml:space="preserve">Business </w:t>
      </w:r>
      <w:proofErr w:type="spellStart"/>
      <w:r w:rsidRPr="00DD327E">
        <w:rPr>
          <w:rFonts w:cs="Arial"/>
          <w:i/>
        </w:rPr>
        <w:t>Defined</w:t>
      </w:r>
      <w:proofErr w:type="spellEnd"/>
      <w:r w:rsidRPr="00DD327E">
        <w:rPr>
          <w:rFonts w:cs="Arial"/>
          <w:i/>
        </w:rPr>
        <w:t xml:space="preserve"> IT</w:t>
      </w:r>
      <w:r w:rsidR="00527D1C">
        <w:rPr>
          <w:rStyle w:val="Refdenotaderodap"/>
          <w:rFonts w:cs="Arial"/>
        </w:rPr>
        <w:footnoteReference w:id="12"/>
      </w:r>
      <w:r w:rsidRPr="00CF756E">
        <w:rPr>
          <w:rFonts w:cs="Arial"/>
        </w:rPr>
        <w:t>.</w:t>
      </w:r>
      <w:r w:rsidR="007B38C9">
        <w:rPr>
          <w:rFonts w:cs="Arial"/>
        </w:rPr>
        <w:t xml:space="preserve"> </w:t>
      </w:r>
      <w:r w:rsidR="00527D1C" w:rsidRPr="00CF756E">
        <w:rPr>
          <w:rFonts w:cs="Arial"/>
        </w:rPr>
        <w:t xml:space="preserve">A </w:t>
      </w:r>
      <w:r w:rsidR="00527D1C" w:rsidRPr="00430A67">
        <w:rPr>
          <w:rFonts w:cs="Arial"/>
          <w:i/>
        </w:rPr>
        <w:t>Internet Data Center</w:t>
      </w:r>
      <w:r w:rsidR="00527D1C" w:rsidRPr="00527D1C">
        <w:rPr>
          <w:rFonts w:cs="Arial"/>
          <w:i/>
        </w:rPr>
        <w:t xml:space="preserve"> </w:t>
      </w:r>
      <w:r w:rsidRPr="00CF756E">
        <w:rPr>
          <w:rFonts w:cs="Arial"/>
        </w:rPr>
        <w:t xml:space="preserve">previu que </w:t>
      </w:r>
      <w:proofErr w:type="gramStart"/>
      <w:r w:rsidRPr="00CF756E">
        <w:rPr>
          <w:rFonts w:cs="Arial"/>
        </w:rPr>
        <w:t xml:space="preserve">o </w:t>
      </w:r>
      <w:r w:rsidR="00430A67">
        <w:rPr>
          <w:rFonts w:cs="Arial"/>
          <w:i/>
        </w:rPr>
        <w:t>B</w:t>
      </w:r>
      <w:r w:rsidRPr="00430A67">
        <w:rPr>
          <w:rFonts w:cs="Arial"/>
          <w:i/>
        </w:rPr>
        <w:t>ig data</w:t>
      </w:r>
      <w:proofErr w:type="gramEnd"/>
      <w:r w:rsidRPr="00CF756E">
        <w:rPr>
          <w:rFonts w:cs="Arial"/>
        </w:rPr>
        <w:t xml:space="preserve"> irá crescer a uma taxa de 27% até 2017, </w:t>
      </w:r>
      <w:r w:rsidR="001B7DDA">
        <w:rPr>
          <w:rFonts w:cs="Arial"/>
        </w:rPr>
        <w:t>semelhante</w:t>
      </w:r>
      <w:r w:rsidRPr="00CF756E">
        <w:rPr>
          <w:rFonts w:cs="Arial"/>
        </w:rPr>
        <w:t xml:space="preserve"> </w:t>
      </w:r>
      <w:r w:rsidR="00927C7D">
        <w:rPr>
          <w:rFonts w:cs="Arial"/>
        </w:rPr>
        <w:t>às</w:t>
      </w:r>
      <w:r w:rsidRPr="00CF756E">
        <w:rPr>
          <w:rFonts w:cs="Arial"/>
        </w:rPr>
        <w:t xml:space="preserve"> vezes </w:t>
      </w:r>
      <w:r w:rsidR="001B7DDA">
        <w:rPr>
          <w:rFonts w:cs="Arial"/>
        </w:rPr>
        <w:t>que a</w:t>
      </w:r>
      <w:r w:rsidRPr="00CF756E">
        <w:rPr>
          <w:rFonts w:cs="Arial"/>
        </w:rPr>
        <w:t xml:space="preserve"> taxa de crescimento geral do mercado de tecnologia da informação e </w:t>
      </w:r>
      <w:r w:rsidR="0082676D">
        <w:rPr>
          <w:rFonts w:cs="Arial"/>
        </w:rPr>
        <w:t xml:space="preserve">a comunicação. Outros </w:t>
      </w:r>
      <w:r w:rsidR="0082676D">
        <w:rPr>
          <w:rFonts w:cs="Arial"/>
        </w:rPr>
        <w:lastRenderedPageBreak/>
        <w:t>analistas</w:t>
      </w:r>
      <w:r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4A017F" w:rsidP="004A64F0">
      <w:pPr>
        <w:pStyle w:val="Corpodetexto"/>
        <w:rPr>
          <w:rFonts w:cs="Arial"/>
        </w:rPr>
      </w:pPr>
      <w:r>
        <w:rPr>
          <w:rFonts w:cs="Arial"/>
        </w:rPr>
        <w:t>Para</w:t>
      </w:r>
      <w:r w:rsidR="00864DED">
        <w:rPr>
          <w:rFonts w:cs="Arial"/>
        </w:rPr>
        <w:t xml:space="preserve">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e</w:t>
      </w:r>
      <w:r w:rsidR="001D1237" w:rsidRPr="00CF756E">
        <w:rPr>
          <w:rFonts w:cs="Arial"/>
        </w:rPr>
        <w:t xml:space="preserve">m 2015, </w:t>
      </w:r>
      <w:r w:rsidR="00E60BE7">
        <w:rPr>
          <w:rFonts w:cs="Arial"/>
        </w:rPr>
        <w:t>ainda haverá</w:t>
      </w:r>
      <w:r w:rsidR="001D1237" w:rsidRPr="00CF756E">
        <w:rPr>
          <w:rFonts w:cs="Arial"/>
        </w:rPr>
        <w:t xml:space="preserve"> um crescimento</w:t>
      </w:r>
      <w:r w:rsidR="005D0106" w:rsidRPr="00CF756E">
        <w:rPr>
          <w:rFonts w:cs="Arial"/>
        </w:rPr>
        <w:t xml:space="preserve"> </w:t>
      </w:r>
      <w:r w:rsidR="001D1237" w:rsidRPr="00CF756E">
        <w:rPr>
          <w:rFonts w:cs="Arial"/>
        </w:rPr>
        <w:t xml:space="preserve">sólido de ferramentas de </w:t>
      </w:r>
      <w:r w:rsidR="0082676D">
        <w:rPr>
          <w:rFonts w:cs="Arial"/>
        </w:rPr>
        <w:t>analise</w:t>
      </w:r>
      <w:r w:rsidR="001D1237" w:rsidRPr="00CF756E">
        <w:rPr>
          <w:rFonts w:cs="Arial"/>
        </w:rPr>
        <w:t xml:space="preserve"> do </w:t>
      </w:r>
      <w:r w:rsidR="001D1237" w:rsidRPr="006C72E9">
        <w:rPr>
          <w:rFonts w:cs="Arial"/>
          <w:i/>
        </w:rPr>
        <w:t>Big Data</w:t>
      </w:r>
      <w:r w:rsidR="001D1237" w:rsidRPr="00CF756E">
        <w:rPr>
          <w:rFonts w:cs="Arial"/>
        </w:rPr>
        <w:t xml:space="preserve"> tais como a </w:t>
      </w:r>
      <w:r w:rsidR="001D1237" w:rsidRPr="006C72E9">
        <w:rPr>
          <w:rFonts w:cs="Arial"/>
          <w:i/>
        </w:rPr>
        <w:t>SAP HANA</w:t>
      </w:r>
      <w:r w:rsidR="00BD6AA8">
        <w:rPr>
          <w:rStyle w:val="Refdenotaderodap"/>
          <w:rFonts w:cs="Arial"/>
        </w:rPr>
        <w:footnoteReference w:id="13"/>
      </w:r>
      <w:r w:rsidR="001D1237" w:rsidRPr="00CF756E">
        <w:rPr>
          <w:rFonts w:cs="Arial"/>
        </w:rPr>
        <w:t xml:space="preserve"> e </w:t>
      </w:r>
      <w:proofErr w:type="spellStart"/>
      <w:r w:rsidR="001D1237" w:rsidRPr="006C72E9">
        <w:rPr>
          <w:rFonts w:cs="Arial"/>
          <w:i/>
        </w:rPr>
        <w:t>Hadoop</w:t>
      </w:r>
      <w:proofErr w:type="spellEnd"/>
      <w:r w:rsidR="006C72E9">
        <w:rPr>
          <w:rStyle w:val="Refdenotaderodap"/>
          <w:rFonts w:cs="Arial"/>
        </w:rPr>
        <w:footnoteReference w:id="14"/>
      </w:r>
      <w:r w:rsidR="001D1237" w:rsidRPr="00CF756E">
        <w:rPr>
          <w:rFonts w:cs="Arial"/>
        </w:rPr>
        <w:t xml:space="preserve">, que são capazes de compilar resultados em questão de minutos ou horas em vez de dias. Plataformas </w:t>
      </w:r>
      <w:proofErr w:type="spellStart"/>
      <w:r w:rsidR="001D1237" w:rsidRPr="00CF756E">
        <w:rPr>
          <w:rFonts w:cs="Arial"/>
        </w:rPr>
        <w:t>pr</w:t>
      </w:r>
      <w:r w:rsidR="009F0EF7">
        <w:rPr>
          <w:rFonts w:cs="Arial"/>
        </w:rPr>
        <w:t>é</w:t>
      </w:r>
      <w:proofErr w:type="spellEnd"/>
      <w:r w:rsidR="009F0EF7">
        <w:rPr>
          <w:rFonts w:cs="Arial"/>
        </w:rPr>
        <w:t>-</w:t>
      </w:r>
      <w:r w:rsidR="001D1237" w:rsidRPr="00CF756E">
        <w:rPr>
          <w:rFonts w:cs="Arial"/>
        </w:rPr>
        <w:t xml:space="preserve">configuradas irão acelerar a implementação das aplicações de </w:t>
      </w:r>
      <w:r w:rsidR="001D1237" w:rsidRPr="00FD0D79">
        <w:rPr>
          <w:rFonts w:cs="Arial"/>
          <w:i/>
        </w:rPr>
        <w:t>Big Data</w:t>
      </w:r>
      <w:r w:rsidR="001D1237" w:rsidRPr="00CF756E">
        <w:rPr>
          <w:rFonts w:cs="Arial"/>
        </w:rPr>
        <w:t>.</w:t>
      </w:r>
      <w:r>
        <w:rPr>
          <w:rFonts w:cs="Arial"/>
        </w:rPr>
        <w:t xml:space="preserve"> </w:t>
      </w:r>
      <w:r w:rsidR="0082676D">
        <w:rPr>
          <w:rFonts w:cs="Arial"/>
        </w:rPr>
        <w:t>H</w:t>
      </w:r>
      <w:r w:rsidR="001D1237" w:rsidRPr="00CF756E">
        <w:rPr>
          <w:rFonts w:cs="Arial"/>
        </w:rPr>
        <w:t xml:space="preserve">oje em dia </w:t>
      </w:r>
      <w:r w:rsidR="004A64F0" w:rsidRPr="004A64F0">
        <w:rPr>
          <w:rFonts w:cs="Arial"/>
        </w:rPr>
        <w:t>as empresas estão focadas nas o</w:t>
      </w:r>
      <w:r w:rsidR="004A64F0">
        <w:rPr>
          <w:rFonts w:cs="Arial"/>
        </w:rPr>
        <w:t xml:space="preserve">piniões das redes sociais com a </w:t>
      </w:r>
      <w:r w:rsidR="004A64F0" w:rsidRPr="004A64F0">
        <w:rPr>
          <w:rFonts w:cs="Arial"/>
        </w:rPr>
        <w:t>intenção de satisfazer o seu cliente, futuramente cen</w:t>
      </w:r>
      <w:r w:rsidR="004A64F0">
        <w:rPr>
          <w:rFonts w:cs="Arial"/>
        </w:rPr>
        <w:t xml:space="preserve">tralizarão com a Internet das </w:t>
      </w:r>
      <w:r w:rsidR="004A64F0" w:rsidRPr="004A64F0">
        <w:rPr>
          <w:rFonts w:cs="Arial"/>
        </w:rPr>
        <w:t>Coisas, potencializando a comunicação entre máquinas.</w:t>
      </w:r>
    </w:p>
    <w:p w:rsidR="001D1237" w:rsidRPr="00CF756E" w:rsidRDefault="007132AA" w:rsidP="00CF756E">
      <w:pPr>
        <w:pStyle w:val="Corpodetexto"/>
        <w:rPr>
          <w:rFonts w:cs="Arial"/>
        </w:rPr>
      </w:pPr>
      <w:r>
        <w:rPr>
          <w:rFonts w:cs="Arial"/>
        </w:rPr>
        <w:t xml:space="preserve">De acordo com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a</w:t>
      </w:r>
      <w:r w:rsidR="001D1237" w:rsidRPr="00CF756E">
        <w:rPr>
          <w:rFonts w:cs="Arial"/>
        </w:rPr>
        <w:t xml:space="preserve"> </w:t>
      </w:r>
      <w:r w:rsidR="001D1237" w:rsidRPr="009B28E9">
        <w:rPr>
          <w:rFonts w:cs="Arial"/>
          <w:i/>
        </w:rPr>
        <w:t>Internet</w:t>
      </w:r>
      <w:r w:rsidR="001D1237" w:rsidRPr="00CF756E">
        <w:rPr>
          <w:rFonts w:cs="Arial"/>
        </w:rPr>
        <w:t xml:space="preserve"> das Coisas irá auxili</w:t>
      </w:r>
      <w:r w:rsidR="00CC4C7C">
        <w:rPr>
          <w:rFonts w:cs="Arial"/>
        </w:rPr>
        <w:t xml:space="preserve">ar na solução de problemas como: </w:t>
      </w:r>
      <w:r w:rsidR="001D1237"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001D1237" w:rsidRPr="00CF756E">
        <w:rPr>
          <w:rFonts w:cs="Arial"/>
        </w:rPr>
        <w:t>irá criar uma explosão de novas informações que poderá ser usada para criar um mundo melhor.</w:t>
      </w:r>
      <w:r>
        <w:rPr>
          <w:rFonts w:cs="Arial"/>
        </w:rPr>
        <w:t xml:space="preserve"> </w:t>
      </w:r>
      <w:r w:rsidR="001D1237" w:rsidRPr="00CF756E">
        <w:rPr>
          <w:rFonts w:cs="Arial"/>
        </w:rPr>
        <w:t xml:space="preserve">Análises em tempo real </w:t>
      </w:r>
      <w:r w:rsidR="0082676D">
        <w:rPr>
          <w:rFonts w:cs="Arial"/>
        </w:rPr>
        <w:t xml:space="preserve">serão mais comuns </w:t>
      </w:r>
      <w:r w:rsidR="001D1237" w:rsidRPr="00CF756E">
        <w:rPr>
          <w:rFonts w:cs="Arial"/>
        </w:rPr>
        <w:t>e mais inteligência será incorporada e</w:t>
      </w:r>
      <w:r w:rsidR="003B1C2D">
        <w:rPr>
          <w:rFonts w:cs="Arial"/>
        </w:rPr>
        <w:t xml:space="preserve">m </w:t>
      </w:r>
      <w:r w:rsidR="0082676D">
        <w:rPr>
          <w:rFonts w:cs="Arial"/>
        </w:rPr>
        <w:t>gestores</w:t>
      </w:r>
      <w:r w:rsidR="001D1237"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001D1237" w:rsidRPr="00CF756E">
        <w:rPr>
          <w:rFonts w:cs="Arial"/>
        </w:rPr>
        <w:t>I</w:t>
      </w:r>
      <w:r w:rsidR="004B4569">
        <w:rPr>
          <w:rFonts w:cs="Arial"/>
        </w:rPr>
        <w:t>nformação</w:t>
      </w:r>
      <w:r w:rsidR="001D1237"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B3FF1">
      <w:pPr>
        <w:pStyle w:val="Ttulo2"/>
        <w:rPr>
          <w:rFonts w:eastAsia="Times New Roman"/>
          <w:lang w:eastAsia="pt-BR"/>
        </w:rPr>
      </w:pPr>
      <w:bookmarkStart w:id="13" w:name="_Toc419545387"/>
      <w:r>
        <w:rPr>
          <w:rFonts w:eastAsia="Times New Roman"/>
          <w:lang w:eastAsia="pt-BR"/>
        </w:rPr>
        <w:t>Arquivos em nuvem</w:t>
      </w:r>
      <w:bookmarkEnd w:id="13"/>
    </w:p>
    <w:p w:rsidR="001B2C4C" w:rsidRPr="001B2C4C" w:rsidRDefault="00326B73" w:rsidP="002E5350">
      <w:pPr>
        <w:pStyle w:val="Corpodetexto"/>
        <w:rPr>
          <w:rFonts w:cs="Arial"/>
        </w:rPr>
      </w:pPr>
      <w:r w:rsidRPr="00CF756E">
        <w:rPr>
          <w:rFonts w:cs="Arial"/>
        </w:rPr>
        <w:t xml:space="preserve">Segun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r w:rsidR="002E5350">
        <w:rPr>
          <w:rFonts w:cs="Arial"/>
        </w:rPr>
        <w:t xml:space="preserve"> Originaram-se</w:t>
      </w:r>
      <w:r w:rsidR="001B2C4C" w:rsidRPr="001B2C4C">
        <w:rPr>
          <w:rFonts w:cs="Arial"/>
        </w:rPr>
        <w:t xml:space="preserve"> com base na necessidade do usuário moderno, que no passado você tinha que ter um computador com grande potência </w:t>
      </w:r>
      <w:r w:rsidR="001B2C4C" w:rsidRPr="001B2C4C">
        <w:rPr>
          <w:rFonts w:cs="Arial"/>
        </w:rPr>
        <w:lastRenderedPageBreak/>
        <w:t>para realizar um trabalho de nível difícil ao trabalho de nível mais fácil, e atualmente os usuários procuram facilidade, e com isso com a entrada de diversos</w:t>
      </w:r>
      <w:r w:rsidR="00962C32">
        <w:rPr>
          <w:rFonts w:cs="Arial"/>
        </w:rPr>
        <w:t xml:space="preserve"> dispositivos que estão em alta</w:t>
      </w:r>
      <w:r w:rsidR="001B2C4C" w:rsidRPr="001B2C4C">
        <w:rPr>
          <w:rFonts w:cs="Arial"/>
        </w:rPr>
        <w:t xml:space="preserve"> como </w:t>
      </w:r>
      <w:proofErr w:type="spellStart"/>
      <w:r w:rsidR="001B2C4C" w:rsidRPr="002A3B28">
        <w:rPr>
          <w:rFonts w:cs="Arial"/>
          <w:i/>
        </w:rPr>
        <w:t>tablets</w:t>
      </w:r>
      <w:proofErr w:type="spellEnd"/>
      <w:r w:rsidR="001B2C4C" w:rsidRPr="001B2C4C">
        <w:rPr>
          <w:rFonts w:cs="Arial"/>
        </w:rPr>
        <w:t xml:space="preserve">, </w:t>
      </w:r>
      <w:r w:rsidR="001B2C4C" w:rsidRPr="002A3B28">
        <w:rPr>
          <w:rFonts w:cs="Arial"/>
          <w:i/>
        </w:rPr>
        <w:t>smartphones</w:t>
      </w:r>
      <w:r w:rsidR="001B2C4C" w:rsidRPr="001B2C4C">
        <w:rPr>
          <w:rFonts w:cs="Arial"/>
        </w:rPr>
        <w:t xml:space="preserve"> e </w:t>
      </w:r>
      <w:r w:rsidR="001B2C4C" w:rsidRPr="002A3B28">
        <w:rPr>
          <w:rFonts w:cs="Arial"/>
          <w:i/>
        </w:rPr>
        <w:t>notebooks</w:t>
      </w:r>
      <w:r w:rsidR="001B2C4C" w:rsidRPr="001B2C4C">
        <w:rPr>
          <w:rFonts w:cs="Arial"/>
        </w:rPr>
        <w:t xml:space="preserve"> é uma realidade. Esse conceito de computação em nuvem chegou para se fixar, devido proporcionar entre os usuários muitas vantagens de facilidade, conforto, e de qualquer lugar acessar qualquer dispositivo.</w:t>
      </w:r>
    </w:p>
    <w:p w:rsidR="001B2C4C" w:rsidRDefault="002E5350" w:rsidP="00DB4330">
      <w:pPr>
        <w:pStyle w:val="Corpodetexto"/>
        <w:rPr>
          <w:rFonts w:cs="Arial"/>
        </w:rPr>
      </w:pPr>
      <w:r>
        <w:rPr>
          <w:rFonts w:cs="Arial"/>
        </w:rPr>
        <w:t xml:space="preserve">Ainda em </w:t>
      </w:r>
      <w:r w:rsidRPr="00CF756E">
        <w:rPr>
          <w:rFonts w:cs="Arial"/>
        </w:rPr>
        <w:fldChar w:fldCharType="begin" w:fldLock="1"/>
      </w:r>
      <w:r>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Pr="00CF756E">
        <w:rPr>
          <w:rFonts w:cs="Arial"/>
        </w:rPr>
        <w:fldChar w:fldCharType="separate"/>
      </w:r>
      <w:r w:rsidRPr="00CF756E">
        <w:rPr>
          <w:rFonts w:cs="Arial"/>
          <w:noProof/>
        </w:rPr>
        <w:t>MÜLLER</w:t>
      </w:r>
      <w:r>
        <w:rPr>
          <w:rFonts w:cs="Arial"/>
          <w:noProof/>
        </w:rPr>
        <w:t xml:space="preserve"> (</w:t>
      </w:r>
      <w:r w:rsidRPr="00CF756E">
        <w:rPr>
          <w:rFonts w:cs="Arial"/>
          <w:noProof/>
        </w:rPr>
        <w:t>2008)</w:t>
      </w:r>
      <w:r w:rsidRPr="00CF756E">
        <w:rPr>
          <w:rFonts w:cs="Arial"/>
        </w:rPr>
        <w:fldChar w:fldCharType="end"/>
      </w:r>
      <w:r>
        <w:rPr>
          <w:rFonts w:cs="Arial"/>
        </w:rPr>
        <w:t xml:space="preserve"> o</w:t>
      </w:r>
      <w:r w:rsidR="001B2C4C" w:rsidRPr="001B2C4C">
        <w:rPr>
          <w:rFonts w:cs="Arial"/>
        </w:rPr>
        <w:t xml:space="preserve">s supercomputadores serão utilizados especificamente pelas pessoas que tem a necessidade de utilizar esse tipo de computador, </w:t>
      </w:r>
      <w:r w:rsidR="00666ED4" w:rsidRPr="00666ED4">
        <w:rPr>
          <w:rFonts w:cs="Arial"/>
        </w:rPr>
        <w:t>diferentemente de usuários</w:t>
      </w:r>
      <w:r w:rsidR="00666ED4">
        <w:rPr>
          <w:rFonts w:cs="Arial"/>
        </w:rPr>
        <w:t xml:space="preserve"> </w:t>
      </w:r>
      <w:r w:rsidR="00666ED4" w:rsidRPr="00666ED4">
        <w:rPr>
          <w:rFonts w:cs="Arial"/>
        </w:rPr>
        <w:t>comuns</w:t>
      </w:r>
      <w:r w:rsidR="001B2C4C" w:rsidRPr="001B2C4C">
        <w:rPr>
          <w:rFonts w:cs="Arial"/>
        </w:rPr>
        <w:t xml:space="preserve">. Nós vivemos uma era em que o mundo está girando e torno na </w:t>
      </w:r>
      <w:r w:rsidR="001B2C4C" w:rsidRPr="009B28E9">
        <w:rPr>
          <w:rFonts w:cs="Arial"/>
          <w:i/>
        </w:rPr>
        <w:t>internet</w:t>
      </w:r>
      <w:r w:rsidR="001B2C4C" w:rsidRPr="001B2C4C">
        <w:rPr>
          <w:rFonts w:cs="Arial"/>
        </w:rPr>
        <w:t xml:space="preserve"> todos conectados, o foco está direcionado o que mais traz praticidade e rapidez. </w:t>
      </w:r>
      <w:r w:rsidR="00DB4330" w:rsidRPr="00DB4330">
        <w:rPr>
          <w:rFonts w:cs="Arial"/>
        </w:rPr>
        <w:t>Com esse co</w:t>
      </w:r>
      <w:r w:rsidR="00DB4330">
        <w:rPr>
          <w:rFonts w:cs="Arial"/>
        </w:rPr>
        <w:t>nceito de computação em nuvem</w:t>
      </w:r>
      <w:proofErr w:type="gramStart"/>
      <w:r w:rsidR="00DB4330">
        <w:rPr>
          <w:rFonts w:cs="Arial"/>
        </w:rPr>
        <w:t xml:space="preserve">  </w:t>
      </w:r>
      <w:proofErr w:type="gramEnd"/>
      <w:r w:rsidR="00DB4330">
        <w:rPr>
          <w:rFonts w:cs="Arial"/>
        </w:rPr>
        <w:t xml:space="preserve">que hoje já é </w:t>
      </w:r>
      <w:r w:rsidR="00DB4330" w:rsidRPr="00DB4330">
        <w:rPr>
          <w:rFonts w:cs="Arial"/>
        </w:rPr>
        <w:t xml:space="preserve">uma realidade devido a sua </w:t>
      </w:r>
      <w:proofErr w:type="spellStart"/>
      <w:r w:rsidR="00DB4330" w:rsidRPr="00DB4330">
        <w:rPr>
          <w:rFonts w:cs="Arial"/>
        </w:rPr>
        <w:t>verticilidade</w:t>
      </w:r>
      <w:proofErr w:type="spellEnd"/>
      <w:r w:rsidR="00DB4330" w:rsidRPr="00DB4330">
        <w:rPr>
          <w:rFonts w:cs="Arial"/>
        </w:rPr>
        <w:t>, segur</w:t>
      </w:r>
      <w:r w:rsidR="00DB4330">
        <w:rPr>
          <w:rFonts w:cs="Arial"/>
        </w:rPr>
        <w:t>ança, rapidez e disponibilidade</w:t>
      </w:r>
      <w:r w:rsidR="001B2C4C" w:rsidRPr="001B2C4C">
        <w:rPr>
          <w:rFonts w:cs="Arial"/>
        </w:rPr>
        <w:t>.</w:t>
      </w:r>
      <w:r w:rsidR="001C4561">
        <w:rPr>
          <w:rFonts w:cs="Arial"/>
        </w:rPr>
        <w:t xml:space="preserve"> A análise da facilidade com que os usuários conseguem acessar</w:t>
      </w:r>
      <w:r w:rsidR="001B2C4C" w:rsidRPr="001B2C4C">
        <w:rPr>
          <w:rFonts w:cs="Arial"/>
        </w:rPr>
        <w:t xml:space="preserve"> seus dados pessoais a qualquer hora e lugar, em casa, no trabalho, faculdade, através de qualquer dispositivo computador </w:t>
      </w:r>
      <w:r w:rsidR="001B2C4C" w:rsidRPr="0060349B">
        <w:rPr>
          <w:rFonts w:cs="Arial"/>
          <w:i/>
        </w:rPr>
        <w:t>desktop</w:t>
      </w:r>
      <w:r w:rsidR="001B2C4C" w:rsidRPr="001B2C4C">
        <w:rPr>
          <w:rFonts w:cs="Arial"/>
        </w:rPr>
        <w:t xml:space="preserve">, </w:t>
      </w:r>
      <w:r w:rsidR="001B2C4C" w:rsidRPr="0060349B">
        <w:rPr>
          <w:rFonts w:cs="Arial"/>
          <w:i/>
        </w:rPr>
        <w:t>notebook</w:t>
      </w:r>
      <w:r w:rsidR="001B2C4C" w:rsidRPr="001B2C4C">
        <w:rPr>
          <w:rFonts w:cs="Arial"/>
        </w:rPr>
        <w:t xml:space="preserve">, </w:t>
      </w:r>
      <w:r w:rsidR="001B2C4C" w:rsidRPr="0060349B">
        <w:rPr>
          <w:rFonts w:cs="Arial"/>
          <w:i/>
        </w:rPr>
        <w:t>smartphone</w:t>
      </w:r>
      <w:r w:rsidR="001B2C4C" w:rsidRPr="001B2C4C">
        <w:rPr>
          <w:rFonts w:cs="Arial"/>
        </w:rPr>
        <w:t xml:space="preserve">, </w:t>
      </w:r>
      <w:proofErr w:type="spellStart"/>
      <w:r w:rsidR="001B2C4C" w:rsidRPr="00962C32">
        <w:rPr>
          <w:rFonts w:cs="Arial"/>
          <w:i/>
        </w:rPr>
        <w:t>tablet</w:t>
      </w:r>
      <w:proofErr w:type="spellEnd"/>
      <w:r w:rsidR="001B2C4C" w:rsidRPr="001B2C4C">
        <w:rPr>
          <w:rFonts w:cs="Arial"/>
        </w:rPr>
        <w:t xml:space="preserve"> que esteja com a conexão com a </w:t>
      </w:r>
      <w:r w:rsidR="001B2C4C" w:rsidRPr="009B28E9">
        <w:rPr>
          <w:rFonts w:cs="Arial"/>
          <w:i/>
        </w:rPr>
        <w:t>internet</w:t>
      </w:r>
      <w:r w:rsidR="001B2C4C" w:rsidRPr="001B2C4C">
        <w:rPr>
          <w:rFonts w:cs="Arial"/>
        </w:rPr>
        <w:t xml:space="preserve"> gerando conectividade entre os dispositivos, não é preciso mais salvar seus dados como imagens, músicas, arq</w:t>
      </w:r>
      <w:r w:rsidR="001B2C4C">
        <w:rPr>
          <w:rFonts w:cs="Arial"/>
        </w:rPr>
        <w:t xml:space="preserve">uivos em dispositivos físicos, </w:t>
      </w:r>
      <w:r w:rsidR="001B2C4C" w:rsidRPr="001B2C4C">
        <w:rPr>
          <w:rFonts w:cs="Arial"/>
        </w:rPr>
        <w:t xml:space="preserve">como </w:t>
      </w:r>
      <w:proofErr w:type="spellStart"/>
      <w:r w:rsidR="001B2C4C" w:rsidRPr="00962C32">
        <w:rPr>
          <w:rFonts w:cs="Arial"/>
          <w:i/>
        </w:rPr>
        <w:t>pendrives</w:t>
      </w:r>
      <w:proofErr w:type="spellEnd"/>
      <w:r w:rsidR="001B2C4C" w:rsidRPr="001B2C4C">
        <w:rPr>
          <w:rFonts w:cs="Arial"/>
        </w:rPr>
        <w:t xml:space="preserve">, </w:t>
      </w:r>
      <w:r w:rsidR="001B2C4C" w:rsidRPr="00962C32">
        <w:rPr>
          <w:rFonts w:cs="Arial"/>
          <w:i/>
        </w:rPr>
        <w:t>CD-ROM</w:t>
      </w:r>
      <w:r w:rsidR="001B2C4C" w:rsidRPr="001B2C4C">
        <w:rPr>
          <w:rFonts w:cs="Arial"/>
        </w:rPr>
        <w:t xml:space="preserve">, </w:t>
      </w:r>
      <w:r w:rsidR="001B2C4C" w:rsidRPr="00962C32">
        <w:rPr>
          <w:rFonts w:cs="Arial"/>
          <w:i/>
        </w:rPr>
        <w:t>HD</w:t>
      </w:r>
      <w:r w:rsidR="001B2C4C" w:rsidRPr="001B2C4C">
        <w:rPr>
          <w:rFonts w:cs="Arial"/>
        </w:rPr>
        <w:t xml:space="preserve"> e outros tipos de dispositivos físicos, hoje basta acessar a internet e acessar seus arquivos que estão na nuvem.</w:t>
      </w:r>
    </w:p>
    <w:p w:rsidR="006B1A7E" w:rsidRPr="001B2C4C" w:rsidRDefault="006B1A7E" w:rsidP="001C4561">
      <w:pPr>
        <w:pStyle w:val="Corpodetexto"/>
        <w:rPr>
          <w:rFonts w:cs="Arial"/>
        </w:rPr>
      </w:pPr>
      <w:r>
        <w:rPr>
          <w:rFonts w:cs="Arial"/>
        </w:rPr>
        <w:t>Conclui-se que os usuários hoje tem a facilidade de armazenar seus dados, bastando ter uma conexão com a internet ao contrário de antes que eram guardados em componentes físicos.</w:t>
      </w: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9545388"/>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w:t>
      </w:r>
      <w:r w:rsidRPr="00DD327E">
        <w:rPr>
          <w:i/>
        </w:rPr>
        <w:t>D3js</w:t>
      </w:r>
      <w:r w:rsidRPr="00EB4330">
        <w:t xml:space="preserve"> para auxiliar na manipulação e tratamento de dados, através de exibições gráficas no qual </w:t>
      </w:r>
      <w:r w:rsidR="00EB4330" w:rsidRPr="00EB4330">
        <w:t>se torna</w:t>
      </w:r>
      <w:r w:rsidRPr="00EB4330">
        <w:t xml:space="preserve"> mais simples a compreensão e an</w:t>
      </w:r>
      <w:r w:rsidR="00DD327E">
        <w:t>á</w:t>
      </w:r>
      <w:r w:rsidRPr="00EB4330">
        <w:t>lise de dados.</w:t>
      </w:r>
    </w:p>
    <w:p w:rsidR="00C55127"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w:t>
      </w:r>
    </w:p>
    <w:p w:rsidR="00C55127" w:rsidRDefault="00C55127" w:rsidP="00EB4330">
      <w:pPr>
        <w:pStyle w:val="Corpodetexto"/>
      </w:pPr>
      <w:r w:rsidRPr="00C55127">
        <w:t xml:space="preserve">E será demonstrada neste trabalho para comprovar a hipótese, a comparação entre </w:t>
      </w:r>
      <w:r w:rsidRPr="00DD327E">
        <w:rPr>
          <w:i/>
        </w:rPr>
        <w:t>D3js</w:t>
      </w:r>
      <w:r w:rsidRPr="00C55127">
        <w:t xml:space="preserve"> e </w:t>
      </w:r>
      <w:r>
        <w:t>outras ferramentas</w:t>
      </w:r>
      <w:r w:rsidRPr="00C55127">
        <w:t xml:space="preserve"> para ver as vantagens e desvantagens de cada </w:t>
      </w:r>
      <w:r>
        <w:t xml:space="preserve">um </w:t>
      </w:r>
      <w:r w:rsidRPr="00C55127">
        <w:t>seus pontos fortes e fracos para ser feito a análise das ferramentas de visualização de dados.</w:t>
      </w:r>
    </w:p>
    <w:p w:rsidR="000208A0" w:rsidRPr="00EB4330" w:rsidRDefault="000208A0" w:rsidP="00EB4330">
      <w:pPr>
        <w:pStyle w:val="Corpodetexto"/>
      </w:pPr>
      <w:r w:rsidRPr="00EB4330">
        <w:t>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a, possamos popularizar e incentivar </w:t>
      </w:r>
      <w:r w:rsidR="00A41E3C" w:rsidRPr="00EB4330">
        <w:t>entusiastas</w:t>
      </w:r>
      <w:r w:rsidRPr="00EB4330">
        <w:t xml:space="preserve">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9545389"/>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E54009" w:rsidRPr="00E54009" w:rsidRDefault="00545460">
      <w:pPr>
        <w:pStyle w:val="NormalWeb"/>
        <w:divId w:val="1725323765"/>
        <w:rPr>
          <w:rFonts w:ascii="Arial" w:hAnsi="Arial" w:cs="Arial"/>
          <w:noProof/>
        </w:rPr>
      </w:pPr>
      <w:r>
        <w:rPr>
          <w:rStyle w:val="apple-converted-space"/>
          <w:rFonts w:ascii="Arial" w:hAnsi="Arial" w:cs="Arial"/>
          <w:color w:val="FF0000"/>
          <w:shd w:val="clear" w:color="auto" w:fill="FFFFFF"/>
          <w:lang w:val="en-US"/>
        </w:rPr>
        <w:fldChar w:fldCharType="begin" w:fldLock="1"/>
      </w:r>
      <w:r w:rsidRPr="000D489B">
        <w:rPr>
          <w:rStyle w:val="apple-converted-space"/>
          <w:rFonts w:ascii="Arial" w:hAnsi="Arial" w:cs="Arial"/>
          <w:color w:val="FF0000"/>
          <w:shd w:val="clear" w:color="auto" w:fill="FFFFFF"/>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E54009" w:rsidRPr="00E54009">
        <w:rPr>
          <w:rFonts w:ascii="Arial" w:hAnsi="Arial" w:cs="Arial"/>
          <w:noProof/>
        </w:rPr>
        <w:t xml:space="preserve">BEN, F.; REAS, C. </w:t>
      </w:r>
      <w:r w:rsidR="00E54009" w:rsidRPr="00E54009">
        <w:rPr>
          <w:rFonts w:ascii="Arial" w:hAnsi="Arial" w:cs="Arial"/>
          <w:b/>
          <w:bCs/>
          <w:noProof/>
        </w:rPr>
        <w:t>Processing</w:t>
      </w:r>
      <w:r w:rsidR="00E54009" w:rsidRPr="00E54009">
        <w:rPr>
          <w:rFonts w:ascii="Arial" w:hAnsi="Arial" w:cs="Arial"/>
          <w:noProof/>
        </w:rPr>
        <w:t xml:space="preserve">. Disponível em: &lt;https://www.processing.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BOSTOCK, M. </w:t>
      </w:r>
      <w:r w:rsidRPr="00E54009">
        <w:rPr>
          <w:rFonts w:ascii="Arial" w:hAnsi="Arial" w:cs="Arial"/>
          <w:b/>
          <w:bCs/>
          <w:noProof/>
        </w:rPr>
        <w:t>Data-Driven Documents</w:t>
      </w:r>
      <w:r w:rsidRPr="00E54009">
        <w:rPr>
          <w:rFonts w:ascii="Arial" w:hAnsi="Arial" w:cs="Arial"/>
          <w:noProof/>
        </w:rPr>
        <w:t xml:space="preserve">. Disponível em: &lt;http://d3js.org/&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AYAD, M.; SCHMIDT, D. C. Frameworks de aplicações orientado a objetos. v. 40, 1997.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ERRAZ, K. </w:t>
      </w:r>
      <w:r w:rsidRPr="00E54009">
        <w:rPr>
          <w:rFonts w:ascii="Arial" w:hAnsi="Arial" w:cs="Arial"/>
          <w:b/>
          <w:bCs/>
          <w:noProof/>
        </w:rPr>
        <w:t>Seis cases representativos de Big Data, segundo o Gartner</w:t>
      </w:r>
      <w:r w:rsidRPr="00E54009">
        <w:rPr>
          <w:rFonts w:ascii="Arial" w:hAnsi="Arial" w:cs="Arial"/>
          <w:noProof/>
        </w:rPr>
        <w:t xml:space="preserve">. Disponível em: &lt;http://itforum365.com.br/noticias/detalhe/3857/seis-cases-representativos-de-big-data-segundo-o-gartner&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GARTNER. </w:t>
      </w:r>
      <w:r w:rsidRPr="00E54009">
        <w:rPr>
          <w:rFonts w:ascii="Arial" w:hAnsi="Arial" w:cs="Arial"/>
          <w:b/>
          <w:bCs/>
          <w:noProof/>
        </w:rPr>
        <w:t>Saiba o que é o Big Data e os desafios que as empresas enfrentam</w:t>
      </w:r>
      <w:r w:rsidRPr="00E54009">
        <w:rPr>
          <w:rFonts w:ascii="Arial" w:hAnsi="Arial" w:cs="Arial"/>
          <w:noProof/>
        </w:rPr>
        <w:t xml:space="preserve">. Disponível em: &lt;http://www.ibm.com/midmarket/br/pt/infografico_bigdata.html&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KAUFMAN, S. </w:t>
      </w:r>
      <w:r w:rsidRPr="00E54009">
        <w:rPr>
          <w:rFonts w:ascii="Arial" w:hAnsi="Arial" w:cs="Arial"/>
          <w:b/>
          <w:bCs/>
          <w:noProof/>
        </w:rPr>
        <w:t>Livro Aprenda em 21 dias programação</w:t>
      </w:r>
      <w:r w:rsidRPr="00E54009">
        <w:rPr>
          <w:rFonts w:ascii="Arial" w:hAnsi="Arial" w:cs="Arial"/>
          <w:noProof/>
        </w:rPr>
        <w:t xml:space="preserve">. Rio de Janeiro: [s.n.].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TPLOTLIB. </w:t>
      </w:r>
      <w:r w:rsidRPr="00E54009">
        <w:rPr>
          <w:rFonts w:ascii="Arial" w:hAnsi="Arial" w:cs="Arial"/>
          <w:b/>
          <w:bCs/>
          <w:noProof/>
        </w:rPr>
        <w:t>Matplotlib</w:t>
      </w:r>
      <w:r w:rsidRPr="00E54009">
        <w:rPr>
          <w:rFonts w:ascii="Arial" w:hAnsi="Arial" w:cs="Arial"/>
          <w:noProof/>
        </w:rPr>
        <w:t xml:space="preserve">. Disponível em: &lt;http://matplotlib.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XWELL. PUC –Rio Certificação Digital N° 0410823/CA.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LLER, N. </w:t>
      </w:r>
      <w:r w:rsidRPr="00E54009">
        <w:rPr>
          <w:rFonts w:ascii="Arial" w:hAnsi="Arial" w:cs="Arial"/>
          <w:b/>
          <w:bCs/>
          <w:noProof/>
        </w:rPr>
        <w:t>Framework, o que é e para que serve?</w:t>
      </w:r>
      <w:r w:rsidRPr="00E54009">
        <w:rPr>
          <w:rFonts w:ascii="Arial" w:hAnsi="Arial" w:cs="Arial"/>
          <w:noProof/>
        </w:rPr>
        <w:t xml:space="preserve"> Disponível em: &lt;http://www.oficinadanet.com.br/artigo/1294/framework_o_que_e_e_para_que_serve&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ÜLLER, N. </w:t>
      </w:r>
      <w:r w:rsidRPr="00E54009">
        <w:rPr>
          <w:rFonts w:ascii="Arial" w:hAnsi="Arial" w:cs="Arial"/>
          <w:b/>
          <w:bCs/>
          <w:noProof/>
        </w:rPr>
        <w:t>O que é computação nas nuvens (cloud computing)?</w:t>
      </w:r>
      <w:r w:rsidRPr="00E54009">
        <w:rPr>
          <w:rFonts w:ascii="Arial" w:hAnsi="Arial" w:cs="Arial"/>
          <w:noProof/>
        </w:rPr>
        <w:t xml:space="preserve"> Disponível em: &lt;http://www.oficinadanet.com.br/artigo/923/computacao_nas_nuvens&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RRAY, S. </w:t>
      </w:r>
      <w:r w:rsidRPr="00E54009">
        <w:rPr>
          <w:rFonts w:ascii="Arial" w:hAnsi="Arial" w:cs="Arial"/>
          <w:b/>
          <w:bCs/>
          <w:noProof/>
        </w:rPr>
        <w:t>Data-Driven Documents, Defined</w:t>
      </w:r>
      <w:r w:rsidRPr="00E54009">
        <w:rPr>
          <w:rFonts w:ascii="Arial" w:hAnsi="Arial" w:cs="Arial"/>
          <w:noProof/>
        </w:rPr>
        <w:t xml:space="preserve">. Disponível em: &lt;http://datadrivenjournalism.net/resources/data_driven_documents_defined&gt;. Acesso em: 20 mar. 2015. </w:t>
      </w:r>
    </w:p>
    <w:p w:rsidR="00E54009" w:rsidRPr="004A64F0" w:rsidRDefault="00E54009">
      <w:pPr>
        <w:pStyle w:val="NormalWeb"/>
        <w:divId w:val="1725323765"/>
        <w:rPr>
          <w:rFonts w:ascii="Arial" w:hAnsi="Arial" w:cs="Arial"/>
          <w:noProof/>
          <w:lang w:val="en-US"/>
        </w:rPr>
      </w:pPr>
      <w:r w:rsidRPr="00E54009">
        <w:rPr>
          <w:rFonts w:ascii="Arial" w:hAnsi="Arial" w:cs="Arial"/>
          <w:noProof/>
        </w:rPr>
        <w:t xml:space="preserve">PEREIRA, A. </w:t>
      </w:r>
      <w:r w:rsidRPr="00E54009">
        <w:rPr>
          <w:rFonts w:ascii="Arial" w:hAnsi="Arial" w:cs="Arial"/>
          <w:b/>
          <w:bCs/>
          <w:noProof/>
        </w:rPr>
        <w:t>A origem do CSS, um pouco da história. Leia mais em: A origem do CSS, um pouco da história.</w:t>
      </w:r>
      <w:r w:rsidRPr="00E54009">
        <w:rPr>
          <w:rFonts w:ascii="Arial" w:hAnsi="Arial" w:cs="Arial"/>
          <w:noProof/>
        </w:rPr>
        <w:t xml:space="preserve"> Disponível em: &lt;http://www.devmedia.com.br/a-origem-do-css-um-pouco-da-historia/15195&gt;. </w:t>
      </w:r>
      <w:r w:rsidRPr="004A64F0">
        <w:rPr>
          <w:rFonts w:ascii="Arial" w:hAnsi="Arial" w:cs="Arial"/>
          <w:noProof/>
          <w:lang w:val="en-US"/>
        </w:rPr>
        <w:t xml:space="preserve">Acesso em: 3 abr. 2015. </w:t>
      </w:r>
    </w:p>
    <w:p w:rsidR="00E54009" w:rsidRPr="00E54009" w:rsidRDefault="00E54009">
      <w:pPr>
        <w:pStyle w:val="NormalWeb"/>
        <w:divId w:val="1725323765"/>
        <w:rPr>
          <w:rFonts w:ascii="Arial" w:hAnsi="Arial" w:cs="Arial"/>
          <w:noProof/>
        </w:rPr>
      </w:pPr>
      <w:r w:rsidRPr="004A64F0">
        <w:rPr>
          <w:rFonts w:ascii="Arial" w:hAnsi="Arial" w:cs="Arial"/>
          <w:noProof/>
          <w:lang w:val="en-US"/>
        </w:rPr>
        <w:t xml:space="preserve">PRESS, G. </w:t>
      </w:r>
      <w:r w:rsidRPr="004A64F0">
        <w:rPr>
          <w:rFonts w:ascii="Arial" w:hAnsi="Arial" w:cs="Arial"/>
          <w:b/>
          <w:bCs/>
          <w:noProof/>
          <w:lang w:val="en-US"/>
        </w:rPr>
        <w:t>A Very Short History Of Big Data</w:t>
      </w:r>
      <w:r w:rsidRPr="004A64F0">
        <w:rPr>
          <w:rFonts w:ascii="Arial" w:hAnsi="Arial" w:cs="Arial"/>
          <w:noProof/>
          <w:lang w:val="en-US"/>
        </w:rPr>
        <w:t xml:space="preserve">. </w:t>
      </w:r>
      <w:r w:rsidRPr="00E54009">
        <w:rPr>
          <w:rFonts w:ascii="Arial" w:hAnsi="Arial" w:cs="Arial"/>
          <w:noProof/>
        </w:rPr>
        <w:t xml:space="preserve">Disponível em: &lt;http://www.forbes.com/sites/gilpress/2013/05/09/a-very-short-history-of-big-data/&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RANDAL E. BRYANT, RANDY H. KATZ, E. D. L. Big-Data Computing: Criando revolucionário avanços no comércio, ciência e sociedade. </w:t>
      </w:r>
      <w:r w:rsidRPr="00E54009">
        <w:rPr>
          <w:rFonts w:ascii="Arial" w:hAnsi="Arial" w:cs="Arial"/>
          <w:b/>
          <w:bCs/>
          <w:noProof/>
        </w:rPr>
        <w:t>computing community consortium</w:t>
      </w:r>
      <w:r w:rsidRPr="00E54009">
        <w:rPr>
          <w:rFonts w:ascii="Arial" w:hAnsi="Arial" w:cs="Arial"/>
          <w:noProof/>
        </w:rPr>
        <w:t xml:space="preserve">, v. 8, 2008. </w:t>
      </w:r>
    </w:p>
    <w:p w:rsidR="00E54009" w:rsidRPr="00E54009" w:rsidRDefault="00E54009">
      <w:pPr>
        <w:pStyle w:val="NormalWeb"/>
        <w:divId w:val="1725323765"/>
        <w:rPr>
          <w:rFonts w:ascii="Arial" w:hAnsi="Arial" w:cs="Arial"/>
          <w:noProof/>
        </w:rPr>
      </w:pPr>
      <w:r w:rsidRPr="00E54009">
        <w:rPr>
          <w:rFonts w:ascii="Arial" w:hAnsi="Arial" w:cs="Arial"/>
          <w:noProof/>
        </w:rPr>
        <w:lastRenderedPageBreak/>
        <w:t xml:space="preserve">RIBEIRO, S.; BARCELOS, Y. T. DE. </w:t>
      </w:r>
      <w:r w:rsidRPr="00E54009">
        <w:rPr>
          <w:rFonts w:ascii="Arial" w:hAnsi="Arial" w:cs="Arial"/>
          <w:b/>
          <w:bCs/>
          <w:noProof/>
        </w:rPr>
        <w:t>Visualização de Dados Geográficos com a biblioteca D3.js</w:t>
      </w:r>
      <w:r w:rsidRPr="00E54009">
        <w:rPr>
          <w:rFonts w:ascii="Arial" w:hAnsi="Arial" w:cs="Arial"/>
          <w:noProof/>
        </w:rPr>
        <w:t xml:space="preserve">. Disponível em: &lt;http://homepages.dcc.ufmg.br/~yussif/visdados/visbdgeod3js/index.html&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TABLEAU. </w:t>
      </w:r>
      <w:r w:rsidRPr="00E54009">
        <w:rPr>
          <w:rFonts w:ascii="Arial" w:hAnsi="Arial" w:cs="Arial"/>
          <w:b/>
          <w:bCs/>
          <w:noProof/>
        </w:rPr>
        <w:t>Tableau</w:t>
      </w:r>
      <w:r w:rsidRPr="00E54009">
        <w:rPr>
          <w:rFonts w:ascii="Arial" w:hAnsi="Arial" w:cs="Arial"/>
          <w:noProof/>
        </w:rPr>
        <w:t xml:space="preserve">. Disponível em: &lt;http://www.tableau.com/&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VIEIRA, M. </w:t>
      </w:r>
      <w:r w:rsidRPr="00E54009">
        <w:rPr>
          <w:rFonts w:ascii="Arial" w:hAnsi="Arial" w:cs="Arial"/>
          <w:b/>
          <w:bCs/>
          <w:noProof/>
        </w:rPr>
        <w:t>Entendendo Big Data</w:t>
      </w:r>
      <w:r w:rsidRPr="00E54009">
        <w:rPr>
          <w:rFonts w:ascii="Arial" w:hAnsi="Arial" w:cs="Arial"/>
          <w:noProof/>
        </w:rPr>
        <w:t xml:space="preserve">. Disponível em: &lt;http://www.ecommercebrasil.com.br/artigos/entendendo-big-data&gt;. Acesso em: 20 ma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W3C. </w:t>
      </w:r>
      <w:r w:rsidRPr="00E54009">
        <w:rPr>
          <w:rFonts w:ascii="Arial" w:hAnsi="Arial" w:cs="Arial"/>
          <w:b/>
          <w:bCs/>
          <w:noProof/>
        </w:rPr>
        <w:t>Document Object Model (DOM)</w:t>
      </w:r>
      <w:r w:rsidRPr="00E54009">
        <w:rPr>
          <w:rFonts w:ascii="Arial" w:hAnsi="Arial" w:cs="Arial"/>
          <w:noProof/>
        </w:rPr>
        <w:t xml:space="preserve">. Disponível em: &lt;http://www.w3.org/DOM/&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XEXÉO, G. Desafios do Big Data. </w:t>
      </w:r>
      <w:r w:rsidRPr="00E54009">
        <w:rPr>
          <w:rFonts w:ascii="Arial" w:hAnsi="Arial" w:cs="Arial"/>
          <w:b/>
          <w:bCs/>
          <w:noProof/>
        </w:rPr>
        <w:t>08- 2013</w:t>
      </w:r>
      <w:r w:rsidRPr="00E54009">
        <w:rPr>
          <w:rFonts w:ascii="Arial" w:hAnsi="Arial" w:cs="Arial"/>
          <w:noProof/>
        </w:rPr>
        <w:t xml:space="preserve">, p. 6,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YOSHIDA, H. </w:t>
      </w:r>
      <w:r w:rsidRPr="00E54009">
        <w:rPr>
          <w:rFonts w:ascii="Arial" w:hAnsi="Arial" w:cs="Arial"/>
          <w:b/>
          <w:bCs/>
          <w:noProof/>
        </w:rPr>
        <w:t>Tendências para 2015: Big Data, Internet das Coisas, Lagoas de Dados e a Nuvem Híbrida</w:t>
      </w:r>
      <w:r w:rsidRPr="00E54009">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54009">
      <w:pPr>
        <w:pStyle w:val="NormalWeb"/>
        <w:divId w:val="202912412"/>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44CB" w:rsidRDefault="008544CB" w:rsidP="0006613A">
      <w:pPr>
        <w:spacing w:after="0" w:line="240" w:lineRule="auto"/>
      </w:pPr>
      <w:r>
        <w:separator/>
      </w:r>
    </w:p>
  </w:endnote>
  <w:endnote w:type="continuationSeparator" w:id="0">
    <w:p w:rsidR="008544CB" w:rsidRDefault="008544CB"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44CB" w:rsidRDefault="008544CB" w:rsidP="0006613A">
      <w:pPr>
        <w:spacing w:after="0" w:line="240" w:lineRule="auto"/>
      </w:pPr>
      <w:r>
        <w:separator/>
      </w:r>
    </w:p>
  </w:footnote>
  <w:footnote w:type="continuationSeparator" w:id="0">
    <w:p w:rsidR="008544CB" w:rsidRDefault="008544CB"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4">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5">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6">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7">
    <w:p w:rsidR="00273B4F" w:rsidRDefault="00273B4F" w:rsidP="00273B4F">
      <w:pPr>
        <w:pStyle w:val="Textodenotaderodap"/>
      </w:pPr>
      <w:r>
        <w:rPr>
          <w:rStyle w:val="Refdenotaderodap"/>
        </w:rPr>
        <w:footnoteRef/>
      </w:r>
      <w:r>
        <w:t xml:space="preserve"> Linguagem de programação</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7764A" w:rsidRDefault="00D7764A">
      <w:pPr>
        <w:pStyle w:val="Textodenotaderodap"/>
      </w:pPr>
      <w:r>
        <w:rPr>
          <w:rStyle w:val="Refdenotaderodap"/>
        </w:rPr>
        <w:footnoteRef/>
      </w:r>
      <w:r>
        <w:t xml:space="preserve"> Tecnologia da informação</w:t>
      </w:r>
    </w:p>
  </w:footnote>
  <w:footnote w:id="12">
    <w:p w:rsidR="00D90F19" w:rsidRDefault="00D90F19">
      <w:pPr>
        <w:pStyle w:val="Textodenotaderodap"/>
      </w:pPr>
      <w:r>
        <w:rPr>
          <w:rStyle w:val="Refdenotaderodap"/>
        </w:rPr>
        <w:footnoteRef/>
      </w:r>
      <w:r>
        <w:t xml:space="preserve"> Definição de Negócios TI</w:t>
      </w:r>
    </w:p>
  </w:footnote>
  <w:footnote w:id="13">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4">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807048">
          <w:rPr>
            <w:noProof/>
          </w:rPr>
          <w:t>19</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BB4BAC"/>
    <w:multiLevelType w:val="hybridMultilevel"/>
    <w:tmpl w:val="8A72ABE6"/>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1AD3E09"/>
    <w:multiLevelType w:val="multilevel"/>
    <w:tmpl w:val="0416001F"/>
    <w:numStyleLink w:val="Numerao-ABNT"/>
  </w:abstractNum>
  <w:abstractNum w:abstractNumId="7">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1E684127"/>
    <w:multiLevelType w:val="multilevel"/>
    <w:tmpl w:val="2DD220D6"/>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DB0516"/>
    <w:multiLevelType w:val="multilevel"/>
    <w:tmpl w:val="0416001F"/>
    <w:numStyleLink w:val="Numerao-ABNT"/>
  </w:abstractNum>
  <w:abstractNum w:abstractNumId="11">
    <w:nsid w:val="23EA71F5"/>
    <w:multiLevelType w:val="multilevel"/>
    <w:tmpl w:val="0416001F"/>
    <w:numStyleLink w:val="Numerao-ABNT"/>
  </w:abstractNum>
  <w:abstractNum w:abstractNumId="12">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AA67F90"/>
    <w:multiLevelType w:val="hybridMultilevel"/>
    <w:tmpl w:val="89249962"/>
    <w:lvl w:ilvl="0" w:tplc="0416000F">
      <w:start w:val="1"/>
      <w:numFmt w:val="decimal"/>
      <w:lvlText w:val="%1."/>
      <w:lvlJc w:val="left"/>
      <w:pPr>
        <w:ind w:left="1429" w:hanging="360"/>
      </w:pPr>
      <w:rPr>
        <w:rFont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19"/>
  </w:num>
  <w:num w:numId="3">
    <w:abstractNumId w:val="5"/>
  </w:num>
  <w:num w:numId="4">
    <w:abstractNumId w:val="17"/>
  </w:num>
  <w:num w:numId="5">
    <w:abstractNumId w:val="0"/>
  </w:num>
  <w:num w:numId="6">
    <w:abstractNumId w:val="4"/>
  </w:num>
  <w:num w:numId="7">
    <w:abstractNumId w:val="6"/>
  </w:num>
  <w:num w:numId="8">
    <w:abstractNumId w:val="15"/>
  </w:num>
  <w:num w:numId="9">
    <w:abstractNumId w:val="11"/>
  </w:num>
  <w:num w:numId="10">
    <w:abstractNumId w:val="3"/>
  </w:num>
  <w:num w:numId="11">
    <w:abstractNumId w:val="10"/>
  </w:num>
  <w:num w:numId="12">
    <w:abstractNumId w:val="12"/>
  </w:num>
  <w:num w:numId="13">
    <w:abstractNumId w:val="18"/>
  </w:num>
  <w:num w:numId="14">
    <w:abstractNumId w:val="13"/>
  </w:num>
  <w:num w:numId="15">
    <w:abstractNumId w:val="9"/>
  </w:num>
  <w:num w:numId="16">
    <w:abstractNumId w:val="2"/>
  </w:num>
  <w:num w:numId="17">
    <w:abstractNumId w:val="7"/>
  </w:num>
  <w:num w:numId="18">
    <w:abstractNumId w:val="8"/>
  </w:num>
  <w:num w:numId="19">
    <w:abstractNumId w:val="14"/>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879"/>
    <w:rsid w:val="00031934"/>
    <w:rsid w:val="0003490D"/>
    <w:rsid w:val="00040560"/>
    <w:rsid w:val="00045939"/>
    <w:rsid w:val="00063CB0"/>
    <w:rsid w:val="0006613A"/>
    <w:rsid w:val="000714BE"/>
    <w:rsid w:val="0007516B"/>
    <w:rsid w:val="00075FF4"/>
    <w:rsid w:val="00080D69"/>
    <w:rsid w:val="00084A89"/>
    <w:rsid w:val="000865EA"/>
    <w:rsid w:val="000A4B6E"/>
    <w:rsid w:val="000B059A"/>
    <w:rsid w:val="000B43F7"/>
    <w:rsid w:val="000B4DA1"/>
    <w:rsid w:val="000C19D9"/>
    <w:rsid w:val="000D489B"/>
    <w:rsid w:val="000E6774"/>
    <w:rsid w:val="000E6A34"/>
    <w:rsid w:val="000F0BFB"/>
    <w:rsid w:val="000F4FE3"/>
    <w:rsid w:val="0012588F"/>
    <w:rsid w:val="00126C08"/>
    <w:rsid w:val="0013656F"/>
    <w:rsid w:val="00142D64"/>
    <w:rsid w:val="00143EDC"/>
    <w:rsid w:val="0015122C"/>
    <w:rsid w:val="00152FCC"/>
    <w:rsid w:val="001636C7"/>
    <w:rsid w:val="00166344"/>
    <w:rsid w:val="0016740F"/>
    <w:rsid w:val="00182F3D"/>
    <w:rsid w:val="001B2C4C"/>
    <w:rsid w:val="001B75DB"/>
    <w:rsid w:val="001B7DDA"/>
    <w:rsid w:val="001C4561"/>
    <w:rsid w:val="001C4D67"/>
    <w:rsid w:val="001D1237"/>
    <w:rsid w:val="001D1604"/>
    <w:rsid w:val="001E1F7A"/>
    <w:rsid w:val="001E4417"/>
    <w:rsid w:val="001F4CCE"/>
    <w:rsid w:val="00203AA0"/>
    <w:rsid w:val="0020451C"/>
    <w:rsid w:val="00212ED2"/>
    <w:rsid w:val="00227913"/>
    <w:rsid w:val="002312F7"/>
    <w:rsid w:val="00232A93"/>
    <w:rsid w:val="00242DAE"/>
    <w:rsid w:val="00243687"/>
    <w:rsid w:val="00256AD5"/>
    <w:rsid w:val="00266847"/>
    <w:rsid w:val="00266C84"/>
    <w:rsid w:val="00270060"/>
    <w:rsid w:val="00273B4F"/>
    <w:rsid w:val="00275C39"/>
    <w:rsid w:val="00276129"/>
    <w:rsid w:val="00281277"/>
    <w:rsid w:val="002925EA"/>
    <w:rsid w:val="00294B49"/>
    <w:rsid w:val="00295FEC"/>
    <w:rsid w:val="002A1B4A"/>
    <w:rsid w:val="002A3B28"/>
    <w:rsid w:val="002A4FA8"/>
    <w:rsid w:val="002C2900"/>
    <w:rsid w:val="002C46C7"/>
    <w:rsid w:val="002E0B03"/>
    <w:rsid w:val="002E5350"/>
    <w:rsid w:val="002F616A"/>
    <w:rsid w:val="00300070"/>
    <w:rsid w:val="00307FA8"/>
    <w:rsid w:val="0031535F"/>
    <w:rsid w:val="00326B73"/>
    <w:rsid w:val="00337FBD"/>
    <w:rsid w:val="003420BA"/>
    <w:rsid w:val="003460CA"/>
    <w:rsid w:val="00351146"/>
    <w:rsid w:val="00352B63"/>
    <w:rsid w:val="00366E08"/>
    <w:rsid w:val="00370B67"/>
    <w:rsid w:val="00370E3C"/>
    <w:rsid w:val="00383B00"/>
    <w:rsid w:val="00387D13"/>
    <w:rsid w:val="003A26B9"/>
    <w:rsid w:val="003B1C2D"/>
    <w:rsid w:val="003C0239"/>
    <w:rsid w:val="003C074B"/>
    <w:rsid w:val="003C7138"/>
    <w:rsid w:val="003D0867"/>
    <w:rsid w:val="003D16EF"/>
    <w:rsid w:val="003D2B46"/>
    <w:rsid w:val="003D508C"/>
    <w:rsid w:val="003D64DE"/>
    <w:rsid w:val="003E22F6"/>
    <w:rsid w:val="003E38E9"/>
    <w:rsid w:val="003E41F3"/>
    <w:rsid w:val="00411EEE"/>
    <w:rsid w:val="0041247E"/>
    <w:rsid w:val="0041597C"/>
    <w:rsid w:val="004178F8"/>
    <w:rsid w:val="00430A67"/>
    <w:rsid w:val="00445B8E"/>
    <w:rsid w:val="00453C95"/>
    <w:rsid w:val="00473AB4"/>
    <w:rsid w:val="004979D3"/>
    <w:rsid w:val="004A017F"/>
    <w:rsid w:val="004A64F0"/>
    <w:rsid w:val="004B4569"/>
    <w:rsid w:val="004B6319"/>
    <w:rsid w:val="004D2FF2"/>
    <w:rsid w:val="004D62F4"/>
    <w:rsid w:val="004E2FC6"/>
    <w:rsid w:val="004F1EDF"/>
    <w:rsid w:val="004F3B16"/>
    <w:rsid w:val="004F440C"/>
    <w:rsid w:val="005036A5"/>
    <w:rsid w:val="00512182"/>
    <w:rsid w:val="00527D1C"/>
    <w:rsid w:val="005372C8"/>
    <w:rsid w:val="00544186"/>
    <w:rsid w:val="00545460"/>
    <w:rsid w:val="005512A9"/>
    <w:rsid w:val="0057291E"/>
    <w:rsid w:val="00583545"/>
    <w:rsid w:val="00583626"/>
    <w:rsid w:val="005854C0"/>
    <w:rsid w:val="005A3A19"/>
    <w:rsid w:val="005A7A22"/>
    <w:rsid w:val="005B3B30"/>
    <w:rsid w:val="005D0106"/>
    <w:rsid w:val="0060349B"/>
    <w:rsid w:val="00605376"/>
    <w:rsid w:val="00636676"/>
    <w:rsid w:val="00650309"/>
    <w:rsid w:val="006549FD"/>
    <w:rsid w:val="00664F07"/>
    <w:rsid w:val="00666ED4"/>
    <w:rsid w:val="00673727"/>
    <w:rsid w:val="006809B0"/>
    <w:rsid w:val="00682A5F"/>
    <w:rsid w:val="00684C4A"/>
    <w:rsid w:val="006870F5"/>
    <w:rsid w:val="00692908"/>
    <w:rsid w:val="006A47D5"/>
    <w:rsid w:val="006A69EE"/>
    <w:rsid w:val="006B1A7E"/>
    <w:rsid w:val="006B55B0"/>
    <w:rsid w:val="006B6EBC"/>
    <w:rsid w:val="006C72E9"/>
    <w:rsid w:val="006D3594"/>
    <w:rsid w:val="006D35A5"/>
    <w:rsid w:val="006D48B4"/>
    <w:rsid w:val="006D7E18"/>
    <w:rsid w:val="006E2FE8"/>
    <w:rsid w:val="006E61D0"/>
    <w:rsid w:val="006E783F"/>
    <w:rsid w:val="006F3A1D"/>
    <w:rsid w:val="006F73E3"/>
    <w:rsid w:val="00701B97"/>
    <w:rsid w:val="00701F0E"/>
    <w:rsid w:val="007132AA"/>
    <w:rsid w:val="00716B28"/>
    <w:rsid w:val="00732363"/>
    <w:rsid w:val="00745C52"/>
    <w:rsid w:val="00751195"/>
    <w:rsid w:val="00773D41"/>
    <w:rsid w:val="007A38AC"/>
    <w:rsid w:val="007B38C9"/>
    <w:rsid w:val="007C6604"/>
    <w:rsid w:val="007E0DD9"/>
    <w:rsid w:val="007E3CB8"/>
    <w:rsid w:val="007F336A"/>
    <w:rsid w:val="007F44CB"/>
    <w:rsid w:val="00801496"/>
    <w:rsid w:val="00804476"/>
    <w:rsid w:val="00807048"/>
    <w:rsid w:val="0080782B"/>
    <w:rsid w:val="008132FA"/>
    <w:rsid w:val="00813BDA"/>
    <w:rsid w:val="0082042B"/>
    <w:rsid w:val="0082676D"/>
    <w:rsid w:val="008330D3"/>
    <w:rsid w:val="00842B60"/>
    <w:rsid w:val="008538B0"/>
    <w:rsid w:val="008544CB"/>
    <w:rsid w:val="00863D40"/>
    <w:rsid w:val="00864DED"/>
    <w:rsid w:val="00883A5B"/>
    <w:rsid w:val="00886599"/>
    <w:rsid w:val="00886853"/>
    <w:rsid w:val="00886E52"/>
    <w:rsid w:val="0089338C"/>
    <w:rsid w:val="008A194A"/>
    <w:rsid w:val="008A23AC"/>
    <w:rsid w:val="008C3B59"/>
    <w:rsid w:val="008C3F6C"/>
    <w:rsid w:val="008C4917"/>
    <w:rsid w:val="008D3D5B"/>
    <w:rsid w:val="008D6CE5"/>
    <w:rsid w:val="008E1047"/>
    <w:rsid w:val="008E3E13"/>
    <w:rsid w:val="008F0F64"/>
    <w:rsid w:val="00901725"/>
    <w:rsid w:val="00910B4C"/>
    <w:rsid w:val="00913BE1"/>
    <w:rsid w:val="00923F20"/>
    <w:rsid w:val="00924C54"/>
    <w:rsid w:val="00927C7D"/>
    <w:rsid w:val="009431DE"/>
    <w:rsid w:val="00962C32"/>
    <w:rsid w:val="00986CF2"/>
    <w:rsid w:val="0098772E"/>
    <w:rsid w:val="009920AA"/>
    <w:rsid w:val="009B28E9"/>
    <w:rsid w:val="009B33D9"/>
    <w:rsid w:val="009B3A40"/>
    <w:rsid w:val="009B3B78"/>
    <w:rsid w:val="009B5E5F"/>
    <w:rsid w:val="009C0C4A"/>
    <w:rsid w:val="009D1E76"/>
    <w:rsid w:val="009D4103"/>
    <w:rsid w:val="009D4E76"/>
    <w:rsid w:val="009E3A3D"/>
    <w:rsid w:val="009E47F2"/>
    <w:rsid w:val="009F0EF7"/>
    <w:rsid w:val="00A005A7"/>
    <w:rsid w:val="00A04A2C"/>
    <w:rsid w:val="00A41E3C"/>
    <w:rsid w:val="00A50CC0"/>
    <w:rsid w:val="00A51FAF"/>
    <w:rsid w:val="00A61A0D"/>
    <w:rsid w:val="00A651F9"/>
    <w:rsid w:val="00A700BE"/>
    <w:rsid w:val="00A709BD"/>
    <w:rsid w:val="00A70A96"/>
    <w:rsid w:val="00A720DE"/>
    <w:rsid w:val="00A74288"/>
    <w:rsid w:val="00A8413E"/>
    <w:rsid w:val="00A849E2"/>
    <w:rsid w:val="00A95509"/>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57846"/>
    <w:rsid w:val="00B600BD"/>
    <w:rsid w:val="00B7765B"/>
    <w:rsid w:val="00B838C5"/>
    <w:rsid w:val="00B92372"/>
    <w:rsid w:val="00B93915"/>
    <w:rsid w:val="00BB2680"/>
    <w:rsid w:val="00BB43B7"/>
    <w:rsid w:val="00BB4BC0"/>
    <w:rsid w:val="00BB4E30"/>
    <w:rsid w:val="00BB6553"/>
    <w:rsid w:val="00BC2F1E"/>
    <w:rsid w:val="00BD5E2B"/>
    <w:rsid w:val="00BD6AA8"/>
    <w:rsid w:val="00BF159E"/>
    <w:rsid w:val="00BF6054"/>
    <w:rsid w:val="00C0758C"/>
    <w:rsid w:val="00C10D53"/>
    <w:rsid w:val="00C11C8F"/>
    <w:rsid w:val="00C12450"/>
    <w:rsid w:val="00C1363C"/>
    <w:rsid w:val="00C13BD8"/>
    <w:rsid w:val="00C22CB4"/>
    <w:rsid w:val="00C25E91"/>
    <w:rsid w:val="00C32C42"/>
    <w:rsid w:val="00C35E0E"/>
    <w:rsid w:val="00C431DA"/>
    <w:rsid w:val="00C50AAC"/>
    <w:rsid w:val="00C533C3"/>
    <w:rsid w:val="00C55127"/>
    <w:rsid w:val="00C65E74"/>
    <w:rsid w:val="00C67199"/>
    <w:rsid w:val="00C71F7E"/>
    <w:rsid w:val="00C97A32"/>
    <w:rsid w:val="00CA139A"/>
    <w:rsid w:val="00CA2838"/>
    <w:rsid w:val="00CB3FF1"/>
    <w:rsid w:val="00CB6419"/>
    <w:rsid w:val="00CC4C7C"/>
    <w:rsid w:val="00CD46B9"/>
    <w:rsid w:val="00CD73DA"/>
    <w:rsid w:val="00CE0CC5"/>
    <w:rsid w:val="00CE3F5A"/>
    <w:rsid w:val="00CF5F6C"/>
    <w:rsid w:val="00CF756E"/>
    <w:rsid w:val="00D15206"/>
    <w:rsid w:val="00D2100C"/>
    <w:rsid w:val="00D3079D"/>
    <w:rsid w:val="00D35CA1"/>
    <w:rsid w:val="00D73AE7"/>
    <w:rsid w:val="00D7764A"/>
    <w:rsid w:val="00D90F19"/>
    <w:rsid w:val="00D9731C"/>
    <w:rsid w:val="00DB14EB"/>
    <w:rsid w:val="00DB4330"/>
    <w:rsid w:val="00DB48EE"/>
    <w:rsid w:val="00DB655B"/>
    <w:rsid w:val="00DC78D3"/>
    <w:rsid w:val="00DD327E"/>
    <w:rsid w:val="00DD4E93"/>
    <w:rsid w:val="00DD64C4"/>
    <w:rsid w:val="00DD736F"/>
    <w:rsid w:val="00DE1004"/>
    <w:rsid w:val="00DE2380"/>
    <w:rsid w:val="00DE5101"/>
    <w:rsid w:val="00DE5BFB"/>
    <w:rsid w:val="00DF6838"/>
    <w:rsid w:val="00E0527B"/>
    <w:rsid w:val="00E12329"/>
    <w:rsid w:val="00E15DD4"/>
    <w:rsid w:val="00E210B2"/>
    <w:rsid w:val="00E22F23"/>
    <w:rsid w:val="00E239BC"/>
    <w:rsid w:val="00E27F54"/>
    <w:rsid w:val="00E307F7"/>
    <w:rsid w:val="00E30ECA"/>
    <w:rsid w:val="00E35ABC"/>
    <w:rsid w:val="00E47533"/>
    <w:rsid w:val="00E47FA8"/>
    <w:rsid w:val="00E52C33"/>
    <w:rsid w:val="00E538D5"/>
    <w:rsid w:val="00E54009"/>
    <w:rsid w:val="00E553E6"/>
    <w:rsid w:val="00E60BE7"/>
    <w:rsid w:val="00E726D0"/>
    <w:rsid w:val="00E72981"/>
    <w:rsid w:val="00E732C5"/>
    <w:rsid w:val="00E75BE4"/>
    <w:rsid w:val="00E8563B"/>
    <w:rsid w:val="00E85D27"/>
    <w:rsid w:val="00EB4330"/>
    <w:rsid w:val="00EC4EA4"/>
    <w:rsid w:val="00EE1791"/>
    <w:rsid w:val="00EE2EEE"/>
    <w:rsid w:val="00EE46B9"/>
    <w:rsid w:val="00EE5307"/>
    <w:rsid w:val="00F07732"/>
    <w:rsid w:val="00F16AEB"/>
    <w:rsid w:val="00F24BAA"/>
    <w:rsid w:val="00F27002"/>
    <w:rsid w:val="00F27C5D"/>
    <w:rsid w:val="00F32608"/>
    <w:rsid w:val="00F41ED0"/>
    <w:rsid w:val="00F45A0D"/>
    <w:rsid w:val="00F46DA5"/>
    <w:rsid w:val="00F47D25"/>
    <w:rsid w:val="00F51DD5"/>
    <w:rsid w:val="00F54421"/>
    <w:rsid w:val="00F54E59"/>
    <w:rsid w:val="00F568AE"/>
    <w:rsid w:val="00F6718B"/>
    <w:rsid w:val="00F73F64"/>
    <w:rsid w:val="00F7743A"/>
    <w:rsid w:val="00F91496"/>
    <w:rsid w:val="00FC202E"/>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CB3FF1"/>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CB3FF1"/>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sChild>
                                                                                                                                                                                                                                                                <w:div w:id="202912412">
                                                                                                                                                                                                                                                                  <w:marLeft w:val="0"/>
                                                                                                                                                                                                                                                                  <w:marRight w:val="0"/>
                                                                                                                                                                                                                                                                  <w:marTop w:val="0"/>
                                                                                                                                                                                                                                                                  <w:marBottom w:val="0"/>
                                                                                                                                                                                                                                                                  <w:divBdr>
                                                                                                                                                                                                                                                                    <w:top w:val="none" w:sz="0" w:space="0" w:color="auto"/>
                                                                                                                                                                                                                                                                    <w:left w:val="none" w:sz="0" w:space="0" w:color="auto"/>
                                                                                                                                                                                                                                                                    <w:bottom w:val="none" w:sz="0" w:space="0" w:color="auto"/>
                                                                                                                                                                                                                                                                    <w:right w:val="none" w:sz="0" w:space="0" w:color="auto"/>
                                                                                                                                                                                                                                                                  </w:divBdr>
                                                                                                                                                                                                                                                                  <w:divsChild>
                                                                                                                                                                                                                                                                    <w:div w:id="172532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986132909">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19032299">
      <w:bodyDiv w:val="1"/>
      <w:marLeft w:val="0"/>
      <w:marRight w:val="0"/>
      <w:marTop w:val="0"/>
      <w:marBottom w:val="0"/>
      <w:divBdr>
        <w:top w:val="none" w:sz="0" w:space="0" w:color="auto"/>
        <w:left w:val="none" w:sz="0" w:space="0" w:color="auto"/>
        <w:bottom w:val="none" w:sz="0" w:space="0" w:color="auto"/>
        <w:right w:val="none" w:sz="0" w:space="0" w:color="auto"/>
      </w:divBdr>
      <w:divsChild>
        <w:div w:id="255408155">
          <w:marLeft w:val="0"/>
          <w:marRight w:val="0"/>
          <w:marTop w:val="0"/>
          <w:marBottom w:val="0"/>
          <w:divBdr>
            <w:top w:val="none" w:sz="0" w:space="0" w:color="auto"/>
            <w:left w:val="none" w:sz="0" w:space="0" w:color="auto"/>
            <w:bottom w:val="none" w:sz="0" w:space="0" w:color="auto"/>
            <w:right w:val="none" w:sz="0" w:space="0" w:color="auto"/>
          </w:divBdr>
        </w:div>
        <w:div w:id="1809318642">
          <w:marLeft w:val="0"/>
          <w:marRight w:val="0"/>
          <w:marTop w:val="0"/>
          <w:marBottom w:val="0"/>
          <w:divBdr>
            <w:top w:val="none" w:sz="0" w:space="0" w:color="auto"/>
            <w:left w:val="none" w:sz="0" w:space="0" w:color="auto"/>
            <w:bottom w:val="none" w:sz="0" w:space="0" w:color="auto"/>
            <w:right w:val="none" w:sz="0" w:space="0" w:color="auto"/>
          </w:divBdr>
        </w:div>
        <w:div w:id="2067100070">
          <w:marLeft w:val="0"/>
          <w:marRight w:val="0"/>
          <w:marTop w:val="0"/>
          <w:marBottom w:val="0"/>
          <w:divBdr>
            <w:top w:val="none" w:sz="0" w:space="0" w:color="auto"/>
            <w:left w:val="none" w:sz="0" w:space="0" w:color="auto"/>
            <w:bottom w:val="none" w:sz="0" w:space="0" w:color="auto"/>
            <w:right w:val="none" w:sz="0" w:space="0" w:color="auto"/>
          </w:divBdr>
        </w:div>
        <w:div w:id="655111405">
          <w:marLeft w:val="0"/>
          <w:marRight w:val="0"/>
          <w:marTop w:val="0"/>
          <w:marBottom w:val="0"/>
          <w:divBdr>
            <w:top w:val="none" w:sz="0" w:space="0" w:color="auto"/>
            <w:left w:val="none" w:sz="0" w:space="0" w:color="auto"/>
            <w:bottom w:val="none" w:sz="0" w:space="0" w:color="auto"/>
            <w:right w:val="none" w:sz="0" w:space="0" w:color="auto"/>
          </w:divBdr>
        </w:div>
        <w:div w:id="1823815957">
          <w:marLeft w:val="0"/>
          <w:marRight w:val="0"/>
          <w:marTop w:val="0"/>
          <w:marBottom w:val="0"/>
          <w:divBdr>
            <w:top w:val="none" w:sz="0" w:space="0" w:color="auto"/>
            <w:left w:val="none" w:sz="0" w:space="0" w:color="auto"/>
            <w:bottom w:val="none" w:sz="0" w:space="0" w:color="auto"/>
            <w:right w:val="none" w:sz="0" w:space="0" w:color="auto"/>
          </w:divBdr>
        </w:div>
        <w:div w:id="2038040460">
          <w:marLeft w:val="0"/>
          <w:marRight w:val="0"/>
          <w:marTop w:val="0"/>
          <w:marBottom w:val="0"/>
          <w:divBdr>
            <w:top w:val="none" w:sz="0" w:space="0" w:color="auto"/>
            <w:left w:val="none" w:sz="0" w:space="0" w:color="auto"/>
            <w:bottom w:val="none" w:sz="0" w:space="0" w:color="auto"/>
            <w:right w:val="none" w:sz="0" w:space="0" w:color="auto"/>
          </w:divBdr>
        </w:div>
        <w:div w:id="2102987274">
          <w:marLeft w:val="0"/>
          <w:marRight w:val="0"/>
          <w:marTop w:val="0"/>
          <w:marBottom w:val="0"/>
          <w:divBdr>
            <w:top w:val="none" w:sz="0" w:space="0" w:color="auto"/>
            <w:left w:val="none" w:sz="0" w:space="0" w:color="auto"/>
            <w:bottom w:val="none" w:sz="0" w:space="0" w:color="auto"/>
            <w:right w:val="none" w:sz="0" w:space="0" w:color="auto"/>
          </w:divBdr>
        </w:div>
        <w:div w:id="973101999">
          <w:marLeft w:val="0"/>
          <w:marRight w:val="0"/>
          <w:marTop w:val="0"/>
          <w:marBottom w:val="0"/>
          <w:divBdr>
            <w:top w:val="none" w:sz="0" w:space="0" w:color="auto"/>
            <w:left w:val="none" w:sz="0" w:space="0" w:color="auto"/>
            <w:bottom w:val="none" w:sz="0" w:space="0" w:color="auto"/>
            <w:right w:val="none" w:sz="0" w:space="0" w:color="auto"/>
          </w:divBdr>
        </w:div>
        <w:div w:id="1686589705">
          <w:marLeft w:val="0"/>
          <w:marRight w:val="0"/>
          <w:marTop w:val="0"/>
          <w:marBottom w:val="0"/>
          <w:divBdr>
            <w:top w:val="none" w:sz="0" w:space="0" w:color="auto"/>
            <w:left w:val="none" w:sz="0" w:space="0" w:color="auto"/>
            <w:bottom w:val="none" w:sz="0" w:space="0" w:color="auto"/>
            <w:right w:val="none" w:sz="0" w:space="0" w:color="auto"/>
          </w:divBdr>
        </w:div>
        <w:div w:id="1411343932">
          <w:marLeft w:val="0"/>
          <w:marRight w:val="0"/>
          <w:marTop w:val="0"/>
          <w:marBottom w:val="0"/>
          <w:divBdr>
            <w:top w:val="none" w:sz="0" w:space="0" w:color="auto"/>
            <w:left w:val="none" w:sz="0" w:space="0" w:color="auto"/>
            <w:bottom w:val="none" w:sz="0" w:space="0" w:color="auto"/>
            <w:right w:val="none" w:sz="0" w:space="0" w:color="auto"/>
          </w:divBdr>
        </w:div>
        <w:div w:id="957299369">
          <w:marLeft w:val="0"/>
          <w:marRight w:val="0"/>
          <w:marTop w:val="0"/>
          <w:marBottom w:val="0"/>
          <w:divBdr>
            <w:top w:val="none" w:sz="0" w:space="0" w:color="auto"/>
            <w:left w:val="none" w:sz="0" w:space="0" w:color="auto"/>
            <w:bottom w:val="none" w:sz="0" w:space="0" w:color="auto"/>
            <w:right w:val="none" w:sz="0" w:space="0" w:color="auto"/>
          </w:divBdr>
        </w:div>
        <w:div w:id="59523842">
          <w:marLeft w:val="0"/>
          <w:marRight w:val="0"/>
          <w:marTop w:val="0"/>
          <w:marBottom w:val="0"/>
          <w:divBdr>
            <w:top w:val="none" w:sz="0" w:space="0" w:color="auto"/>
            <w:left w:val="none" w:sz="0" w:space="0" w:color="auto"/>
            <w:bottom w:val="none" w:sz="0" w:space="0" w:color="auto"/>
            <w:right w:val="none" w:sz="0" w:space="0" w:color="auto"/>
          </w:divBdr>
        </w:div>
        <w:div w:id="1007099888">
          <w:marLeft w:val="0"/>
          <w:marRight w:val="0"/>
          <w:marTop w:val="0"/>
          <w:marBottom w:val="0"/>
          <w:divBdr>
            <w:top w:val="none" w:sz="0" w:space="0" w:color="auto"/>
            <w:left w:val="none" w:sz="0" w:space="0" w:color="auto"/>
            <w:bottom w:val="none" w:sz="0" w:space="0" w:color="auto"/>
            <w:right w:val="none" w:sz="0" w:space="0" w:color="auto"/>
          </w:divBdr>
        </w:div>
        <w:div w:id="1570648708">
          <w:marLeft w:val="0"/>
          <w:marRight w:val="0"/>
          <w:marTop w:val="0"/>
          <w:marBottom w:val="0"/>
          <w:divBdr>
            <w:top w:val="none" w:sz="0" w:space="0" w:color="auto"/>
            <w:left w:val="none" w:sz="0" w:space="0" w:color="auto"/>
            <w:bottom w:val="none" w:sz="0" w:space="0" w:color="auto"/>
            <w:right w:val="none" w:sz="0" w:space="0" w:color="auto"/>
          </w:divBdr>
        </w:div>
        <w:div w:id="292295584">
          <w:marLeft w:val="0"/>
          <w:marRight w:val="0"/>
          <w:marTop w:val="0"/>
          <w:marBottom w:val="0"/>
          <w:divBdr>
            <w:top w:val="none" w:sz="0" w:space="0" w:color="auto"/>
            <w:left w:val="none" w:sz="0" w:space="0" w:color="auto"/>
            <w:bottom w:val="none" w:sz="0" w:space="0" w:color="auto"/>
            <w:right w:val="none" w:sz="0" w:space="0" w:color="auto"/>
          </w:divBdr>
        </w:div>
        <w:div w:id="1592353700">
          <w:marLeft w:val="0"/>
          <w:marRight w:val="0"/>
          <w:marTop w:val="0"/>
          <w:marBottom w:val="0"/>
          <w:divBdr>
            <w:top w:val="none" w:sz="0" w:space="0" w:color="auto"/>
            <w:left w:val="none" w:sz="0" w:space="0" w:color="auto"/>
            <w:bottom w:val="none" w:sz="0" w:space="0" w:color="auto"/>
            <w:right w:val="none" w:sz="0" w:space="0" w:color="auto"/>
          </w:divBdr>
        </w:div>
        <w:div w:id="633029381">
          <w:marLeft w:val="0"/>
          <w:marRight w:val="0"/>
          <w:marTop w:val="0"/>
          <w:marBottom w:val="0"/>
          <w:divBdr>
            <w:top w:val="none" w:sz="0" w:space="0" w:color="auto"/>
            <w:left w:val="none" w:sz="0" w:space="0" w:color="auto"/>
            <w:bottom w:val="none" w:sz="0" w:space="0" w:color="auto"/>
            <w:right w:val="none" w:sz="0" w:space="0" w:color="auto"/>
          </w:divBdr>
        </w:div>
        <w:div w:id="856432373">
          <w:marLeft w:val="0"/>
          <w:marRight w:val="0"/>
          <w:marTop w:val="0"/>
          <w:marBottom w:val="0"/>
          <w:divBdr>
            <w:top w:val="none" w:sz="0" w:space="0" w:color="auto"/>
            <w:left w:val="none" w:sz="0" w:space="0" w:color="auto"/>
            <w:bottom w:val="none" w:sz="0" w:space="0" w:color="auto"/>
            <w:right w:val="none" w:sz="0" w:space="0" w:color="auto"/>
          </w:divBdr>
        </w:div>
        <w:div w:id="572396245">
          <w:marLeft w:val="0"/>
          <w:marRight w:val="0"/>
          <w:marTop w:val="0"/>
          <w:marBottom w:val="0"/>
          <w:divBdr>
            <w:top w:val="none" w:sz="0" w:space="0" w:color="auto"/>
            <w:left w:val="none" w:sz="0" w:space="0" w:color="auto"/>
            <w:bottom w:val="none" w:sz="0" w:space="0" w:color="auto"/>
            <w:right w:val="none" w:sz="0" w:space="0" w:color="auto"/>
          </w:divBdr>
        </w:div>
        <w:div w:id="2045402065">
          <w:marLeft w:val="0"/>
          <w:marRight w:val="0"/>
          <w:marTop w:val="0"/>
          <w:marBottom w:val="0"/>
          <w:divBdr>
            <w:top w:val="none" w:sz="0" w:space="0" w:color="auto"/>
            <w:left w:val="none" w:sz="0" w:space="0" w:color="auto"/>
            <w:bottom w:val="none" w:sz="0" w:space="0" w:color="auto"/>
            <w:right w:val="none" w:sz="0" w:space="0" w:color="auto"/>
          </w:divBdr>
        </w:div>
        <w:div w:id="161749025">
          <w:marLeft w:val="0"/>
          <w:marRight w:val="0"/>
          <w:marTop w:val="0"/>
          <w:marBottom w:val="0"/>
          <w:divBdr>
            <w:top w:val="none" w:sz="0" w:space="0" w:color="auto"/>
            <w:left w:val="none" w:sz="0" w:space="0" w:color="auto"/>
            <w:bottom w:val="none" w:sz="0" w:space="0" w:color="auto"/>
            <w:right w:val="none" w:sz="0" w:space="0" w:color="auto"/>
          </w:divBdr>
        </w:div>
      </w:divsChild>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BB10C07E-7DFA-4EE6-B718-445FF8AFA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7</TotalTime>
  <Pages>23</Pages>
  <Words>9862</Words>
  <Characters>53256</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357</cp:revision>
  <cp:lastPrinted>2015-04-26T22:06:00Z</cp:lastPrinted>
  <dcterms:created xsi:type="dcterms:W3CDTF">2015-03-13T00:14:00Z</dcterms:created>
  <dcterms:modified xsi:type="dcterms:W3CDTF">2015-05-17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